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Default Extension="wdp" ContentType="image/vnd.ms-photo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43828" w:rsidRPr="005633FF" w:rsidRDefault="00943828" w:rsidP="00943828">
      <w:pPr>
        <w:ind w:firstLine="0"/>
        <w:jc w:val="center"/>
      </w:pPr>
      <w:r w:rsidRPr="005633FF">
        <w:t>Министерство природных ресурсов и экологии Российской Федерации</w:t>
      </w:r>
    </w:p>
    <w:p w:rsidR="00943828" w:rsidRPr="005633FF" w:rsidRDefault="00943828" w:rsidP="00943828">
      <w:pPr>
        <w:ind w:firstLine="0"/>
        <w:jc w:val="center"/>
      </w:pPr>
      <w:r w:rsidRPr="005633FF">
        <w:t>Федеральная служба по гидрометеорологии и мониторингу окружающей среды</w:t>
      </w:r>
    </w:p>
    <w:p w:rsidR="00943828" w:rsidRDefault="00943828" w:rsidP="00943828">
      <w:pPr>
        <w:ind w:firstLine="0"/>
        <w:jc w:val="center"/>
        <w:rPr>
          <w:rFonts w:ascii="CourDL" w:hAnsi="CourDL"/>
        </w:rPr>
      </w:pPr>
    </w:p>
    <w:p w:rsidR="00943828" w:rsidRDefault="00943828" w:rsidP="00943828">
      <w:pPr>
        <w:pStyle w:val="24"/>
        <w:spacing w:line="240" w:lineRule="auto"/>
        <w:jc w:val="center"/>
      </w:pPr>
      <w:r>
        <w:t xml:space="preserve">ФЕДЕРАЛЬНОЕ ГОСУДАРСТВЕННОЕ БЮДЖЕТНОЕ УЧРЕЖДЕНИЕ </w:t>
      </w:r>
      <w:r>
        <w:br/>
        <w:t>“ДАЛЬНЕВОСТОЧНЫЙ РЕГИОНАЛЬНЫЙ НАУЧНО-ИССЛЕДОВАТЕЛЬСКИЙ  ГИДРОМЕТЕОРОЛОГИЧЕСКИЙ ИНСТИТУТ”</w:t>
      </w:r>
      <w:r>
        <w:br/>
        <w:t>(ФГБУ “ДВНИГМИ”)</w:t>
      </w:r>
    </w:p>
    <w:p w:rsidR="00943828" w:rsidRDefault="00943828" w:rsidP="00943828">
      <w:pPr>
        <w:ind w:firstLine="0"/>
      </w:pPr>
    </w:p>
    <w:p w:rsidR="00943828" w:rsidRDefault="00943828" w:rsidP="00943828">
      <w:pPr>
        <w:ind w:left="5698" w:firstLine="0"/>
      </w:pPr>
    </w:p>
    <w:p w:rsidR="00943828" w:rsidRDefault="00B336CE" w:rsidP="000776FE">
      <w:pPr>
        <w:ind w:left="5387" w:firstLine="283"/>
        <w:jc w:val="center"/>
      </w:pPr>
      <w:r>
        <w:t>«</w:t>
      </w:r>
      <w:r w:rsidR="00943828">
        <w:t>УТВЕРЖДАЮ</w:t>
      </w:r>
      <w:r>
        <w:t>»</w:t>
      </w:r>
    </w:p>
    <w:p w:rsidR="00943828" w:rsidRDefault="00943828" w:rsidP="000776FE">
      <w:pPr>
        <w:spacing w:line="240" w:lineRule="auto"/>
        <w:ind w:left="5387" w:firstLine="283"/>
      </w:pPr>
      <w:proofErr w:type="spellStart"/>
      <w:r>
        <w:t>Диpектоp</w:t>
      </w:r>
      <w:proofErr w:type="spellEnd"/>
      <w:r>
        <w:t xml:space="preserve"> ДВНИГМИ</w:t>
      </w:r>
    </w:p>
    <w:p w:rsidR="00943828" w:rsidRDefault="00943828" w:rsidP="000776FE">
      <w:pPr>
        <w:spacing w:line="240" w:lineRule="auto"/>
        <w:ind w:left="5387" w:firstLine="283"/>
      </w:pPr>
      <w:r>
        <w:t>канд. физ.-мат. наук</w:t>
      </w:r>
    </w:p>
    <w:p w:rsidR="00943828" w:rsidRDefault="00943828" w:rsidP="000776FE">
      <w:pPr>
        <w:spacing w:line="240" w:lineRule="auto"/>
        <w:ind w:left="5387" w:firstLine="283"/>
      </w:pPr>
    </w:p>
    <w:p w:rsidR="00943828" w:rsidRDefault="00943828" w:rsidP="000776FE">
      <w:pPr>
        <w:spacing w:line="240" w:lineRule="auto"/>
        <w:ind w:left="5387" w:firstLine="283"/>
      </w:pPr>
      <w:r>
        <w:t>__________________Ю.Н. Волков</w:t>
      </w:r>
    </w:p>
    <w:p w:rsidR="00943828" w:rsidRDefault="00943828" w:rsidP="00943828">
      <w:pPr>
        <w:ind w:left="5670" w:firstLine="0"/>
      </w:pPr>
    </w:p>
    <w:p w:rsidR="00943828" w:rsidRDefault="00943828" w:rsidP="00943828">
      <w:pPr>
        <w:ind w:left="5670" w:firstLine="0"/>
      </w:pPr>
    </w:p>
    <w:p w:rsidR="00943828" w:rsidRDefault="00943828" w:rsidP="00943828">
      <w:pPr>
        <w:spacing w:line="240" w:lineRule="auto"/>
        <w:ind w:firstLine="0"/>
        <w:jc w:val="center"/>
      </w:pPr>
      <w:r>
        <w:t>ОТЧЕТ</w:t>
      </w:r>
    </w:p>
    <w:p w:rsidR="00943828" w:rsidRDefault="00943828" w:rsidP="00943828">
      <w:pPr>
        <w:spacing w:line="240" w:lineRule="auto"/>
        <w:ind w:firstLine="0"/>
        <w:jc w:val="center"/>
      </w:pPr>
      <w:r>
        <w:t>О НАУЧНО-ИССЛЕДОВАТЕЛЬСКОЙ РАБОТЕ</w:t>
      </w:r>
    </w:p>
    <w:p w:rsidR="00943828" w:rsidRDefault="00943828" w:rsidP="00943828">
      <w:pPr>
        <w:spacing w:line="240" w:lineRule="auto"/>
        <w:ind w:firstLine="0"/>
        <w:jc w:val="center"/>
      </w:pPr>
      <w:r>
        <w:t>ПО ТЕМЕ ВНУТРЕННЕГО ПЛАНА</w:t>
      </w:r>
    </w:p>
    <w:p w:rsidR="00943828" w:rsidRPr="0048385C" w:rsidRDefault="00943828" w:rsidP="00943828">
      <w:pPr>
        <w:ind w:firstLine="0"/>
        <w:jc w:val="center"/>
      </w:pPr>
    </w:p>
    <w:p w:rsidR="00943828" w:rsidRPr="0048385C" w:rsidRDefault="00943828" w:rsidP="00943828">
      <w:pPr>
        <w:ind w:firstLine="0"/>
        <w:jc w:val="center"/>
      </w:pPr>
      <w:r>
        <w:t xml:space="preserve">РАЗРАБОТКА ИНФОРМАЦИОННОЙ СИСТЕМЫ И ТЕХНОЛОГИИ ОПЕРАТИВНОГО ПРОГНОЗА МЕТЕОРОЛОГИЧЕСКИХ ПАРАМЕТРОВ НА СТАНЦИЯХ ПРИМОРСКОГО КРАЯ НА ОСНОВЕ ПОДХОДА </w:t>
      </w:r>
      <w:r>
        <w:rPr>
          <w:lang w:val="en-US"/>
        </w:rPr>
        <w:t>MOS</w:t>
      </w:r>
      <w:r>
        <w:t xml:space="preserve">И ВЫХОДНЫХ ДАННЫХ МОДЕЛИ </w:t>
      </w:r>
      <w:r>
        <w:rPr>
          <w:lang w:val="en-US"/>
        </w:rPr>
        <w:t>WRF</w:t>
      </w:r>
      <w:r w:rsidRPr="00695999">
        <w:t xml:space="preserve"> (</w:t>
      </w:r>
      <w:r>
        <w:t>ПУГМС).</w:t>
      </w:r>
    </w:p>
    <w:p w:rsidR="00943828" w:rsidRPr="00810E2F" w:rsidRDefault="00943828" w:rsidP="00943828">
      <w:pPr>
        <w:ind w:firstLine="0"/>
        <w:jc w:val="center"/>
      </w:pPr>
    </w:p>
    <w:p w:rsidR="00943828" w:rsidRPr="00810E2F" w:rsidRDefault="00943828" w:rsidP="00943828">
      <w:pPr>
        <w:ind w:firstLine="0"/>
        <w:jc w:val="center"/>
      </w:pPr>
    </w:p>
    <w:p w:rsidR="00943828" w:rsidRDefault="00943828" w:rsidP="00943828">
      <w:pPr>
        <w:spacing w:line="240" w:lineRule="auto"/>
        <w:ind w:firstLine="0"/>
      </w:pPr>
      <w:r>
        <w:t xml:space="preserve">Зам. </w:t>
      </w:r>
      <w:proofErr w:type="spellStart"/>
      <w:r>
        <w:t>диpектоpа</w:t>
      </w:r>
      <w:proofErr w:type="spellEnd"/>
      <w:r>
        <w:t xml:space="preserve"> по научной </w:t>
      </w:r>
      <w:proofErr w:type="spellStart"/>
      <w:r>
        <w:t>pаботе</w:t>
      </w:r>
      <w:proofErr w:type="spellEnd"/>
    </w:p>
    <w:p w:rsidR="00943828" w:rsidRDefault="00943828" w:rsidP="00943828">
      <w:pPr>
        <w:spacing w:line="240" w:lineRule="auto"/>
        <w:ind w:firstLine="0"/>
      </w:pPr>
      <w:r>
        <w:t>канд. геогр. наук</w:t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 xml:space="preserve">Е.В. </w:t>
      </w:r>
      <w:proofErr w:type="spellStart"/>
      <w:r>
        <w:t>Каpасёв</w:t>
      </w:r>
      <w:proofErr w:type="spellEnd"/>
    </w:p>
    <w:p w:rsidR="00943828" w:rsidRDefault="00943828" w:rsidP="00943828">
      <w:pPr>
        <w:ind w:firstLine="0"/>
      </w:pPr>
    </w:p>
    <w:p w:rsidR="00943828" w:rsidRDefault="00943828" w:rsidP="00943828">
      <w:pPr>
        <w:ind w:firstLine="0"/>
      </w:pPr>
    </w:p>
    <w:p w:rsidR="00943828" w:rsidRDefault="00943828" w:rsidP="00943828">
      <w:pPr>
        <w:spacing w:line="240" w:lineRule="auto"/>
        <w:ind w:firstLine="0"/>
      </w:pPr>
      <w:r>
        <w:t>Исполнитель</w:t>
      </w:r>
    </w:p>
    <w:p w:rsidR="00943828" w:rsidRDefault="00943828" w:rsidP="00943828">
      <w:pPr>
        <w:spacing w:line="240" w:lineRule="auto"/>
        <w:ind w:firstLine="0"/>
      </w:pPr>
      <w:r>
        <w:t>вед</w:t>
      </w:r>
      <w:r w:rsidRPr="00E93CB3">
        <w:t xml:space="preserve">. </w:t>
      </w:r>
      <w:r>
        <w:t>инженер</w:t>
      </w:r>
      <w:r w:rsidRPr="00E93CB3">
        <w:t xml:space="preserve"> ОДПП</w:t>
      </w:r>
      <w:r w:rsidRPr="00E93CB3">
        <w:tab/>
      </w:r>
      <w:r w:rsidRPr="00E93CB3">
        <w:tab/>
      </w:r>
      <w:r w:rsidRPr="00E93CB3">
        <w:tab/>
      </w:r>
      <w:r>
        <w:tab/>
      </w:r>
      <w:r>
        <w:tab/>
      </w:r>
      <w:r w:rsidRPr="00706338">
        <w:tab/>
      </w:r>
      <w:r w:rsidRPr="00706338">
        <w:tab/>
      </w:r>
      <w:r w:rsidRPr="00706338">
        <w:tab/>
      </w:r>
      <w:r w:rsidRPr="00706338">
        <w:tab/>
      </w:r>
      <w:r>
        <w:t>Л.В. Гончуков</w:t>
      </w:r>
    </w:p>
    <w:p w:rsidR="00943828" w:rsidRDefault="00943828" w:rsidP="00943828">
      <w:pPr>
        <w:spacing w:line="240" w:lineRule="auto"/>
        <w:ind w:firstLine="0"/>
      </w:pPr>
    </w:p>
    <w:p w:rsidR="00943828" w:rsidRDefault="00943828" w:rsidP="00943828">
      <w:pPr>
        <w:spacing w:line="240" w:lineRule="auto"/>
        <w:ind w:firstLine="0"/>
      </w:pPr>
    </w:p>
    <w:p w:rsidR="00943828" w:rsidRDefault="00943828" w:rsidP="00943828">
      <w:pPr>
        <w:spacing w:line="240" w:lineRule="auto"/>
        <w:ind w:firstLine="0"/>
      </w:pPr>
    </w:p>
    <w:p w:rsidR="00943828" w:rsidRDefault="00943828" w:rsidP="00943828">
      <w:pPr>
        <w:spacing w:line="240" w:lineRule="auto"/>
        <w:ind w:firstLine="0"/>
      </w:pPr>
    </w:p>
    <w:p w:rsidR="00735718" w:rsidRDefault="00735718" w:rsidP="00943828">
      <w:pPr>
        <w:spacing w:line="240" w:lineRule="auto"/>
        <w:ind w:firstLine="0"/>
      </w:pPr>
    </w:p>
    <w:p w:rsidR="00735718" w:rsidRPr="00072E9F" w:rsidRDefault="00735718" w:rsidP="00943828">
      <w:pPr>
        <w:spacing w:line="240" w:lineRule="auto"/>
        <w:ind w:firstLine="0"/>
      </w:pPr>
    </w:p>
    <w:p w:rsidR="00943828" w:rsidRPr="00072E9F" w:rsidRDefault="00943828" w:rsidP="00943828">
      <w:pPr>
        <w:spacing w:line="240" w:lineRule="auto"/>
        <w:ind w:firstLine="0"/>
      </w:pPr>
    </w:p>
    <w:p w:rsidR="00943828" w:rsidRPr="00072E9F" w:rsidRDefault="00943828" w:rsidP="00943828">
      <w:pPr>
        <w:spacing w:line="240" w:lineRule="auto"/>
        <w:ind w:firstLine="0"/>
      </w:pPr>
    </w:p>
    <w:p w:rsidR="00943828" w:rsidRPr="00B11CF4" w:rsidRDefault="00943828" w:rsidP="00943828">
      <w:pPr>
        <w:spacing w:line="240" w:lineRule="auto"/>
      </w:pPr>
    </w:p>
    <w:p w:rsidR="00943828" w:rsidRDefault="00943828" w:rsidP="00943828">
      <w:pPr>
        <w:spacing w:line="240" w:lineRule="auto"/>
        <w:jc w:val="center"/>
      </w:pPr>
      <w:r>
        <w:t>Владивосток 201</w:t>
      </w:r>
      <w:r w:rsidR="003C7EA3">
        <w:t>4</w:t>
      </w:r>
    </w:p>
    <w:p w:rsidR="00410307" w:rsidRDefault="00943828" w:rsidP="00943828">
      <w:r>
        <w:br w:type="page"/>
      </w:r>
    </w:p>
    <w:p w:rsidR="000776FE" w:rsidRDefault="000776FE" w:rsidP="000776FE">
      <w:pPr>
        <w:pStyle w:val="11"/>
        <w:rPr>
          <w:caps/>
        </w:rPr>
      </w:pPr>
      <w:r w:rsidRPr="000776FE">
        <w:rPr>
          <w:caps/>
        </w:rPr>
        <w:lastRenderedPageBreak/>
        <w:t>Содержание</w:t>
      </w:r>
    </w:p>
    <w:p w:rsidR="000776FE" w:rsidRPr="000776FE" w:rsidRDefault="000776FE" w:rsidP="000776FE"/>
    <w:p w:rsidR="00C31BF6" w:rsidRDefault="00C776E2">
      <w:pPr>
        <w:pStyle w:val="11"/>
        <w:rPr>
          <w:rFonts w:asciiTheme="minorHAnsi" w:eastAsiaTheme="minorEastAsia" w:hAnsiTheme="minorHAnsi" w:cstheme="minorBidi"/>
          <w:noProof/>
          <w:color w:val="auto"/>
          <w:sz w:val="22"/>
        </w:rPr>
      </w:pPr>
      <w:r>
        <w:fldChar w:fldCharType="begin"/>
      </w:r>
      <w:r w:rsidR="00303151" w:rsidRPr="00735718">
        <w:instrText xml:space="preserve"> TOC  \* MERGEFORMAT </w:instrText>
      </w:r>
      <w:r>
        <w:fldChar w:fldCharType="separate"/>
      </w:r>
      <w:r w:rsidR="00C31BF6">
        <w:rPr>
          <w:noProof/>
        </w:rPr>
        <w:t>Введение</w:t>
      </w:r>
      <w:r w:rsidR="00C31BF6">
        <w:rPr>
          <w:noProof/>
        </w:rPr>
        <w:tab/>
      </w:r>
      <w:r>
        <w:rPr>
          <w:noProof/>
        </w:rPr>
        <w:fldChar w:fldCharType="begin"/>
      </w:r>
      <w:r w:rsidR="00C31BF6">
        <w:rPr>
          <w:noProof/>
        </w:rPr>
        <w:instrText xml:space="preserve"> PAGEREF _Toc391277009 \h </w:instrText>
      </w:r>
      <w:r>
        <w:rPr>
          <w:noProof/>
        </w:rPr>
      </w:r>
      <w:r>
        <w:rPr>
          <w:noProof/>
        </w:rPr>
        <w:fldChar w:fldCharType="separate"/>
      </w:r>
      <w:r w:rsidR="00C31BF6">
        <w:rPr>
          <w:noProof/>
        </w:rPr>
        <w:t>3</w:t>
      </w:r>
      <w:r>
        <w:rPr>
          <w:noProof/>
        </w:rPr>
        <w:fldChar w:fldCharType="end"/>
      </w:r>
    </w:p>
    <w:p w:rsidR="00C31BF6" w:rsidRDefault="00C31BF6">
      <w:pPr>
        <w:pStyle w:val="11"/>
        <w:rPr>
          <w:rFonts w:asciiTheme="minorHAnsi" w:eastAsiaTheme="minorEastAsia" w:hAnsiTheme="minorHAnsi" w:cstheme="minorBidi"/>
          <w:noProof/>
          <w:color w:val="auto"/>
          <w:sz w:val="22"/>
        </w:rPr>
      </w:pPr>
      <w:r>
        <w:rPr>
          <w:noProof/>
        </w:rPr>
        <w:t>Схема данных</w:t>
      </w:r>
      <w:r>
        <w:rPr>
          <w:noProof/>
        </w:rPr>
        <w:tab/>
      </w:r>
      <w:r w:rsidR="00C776E2">
        <w:rPr>
          <w:noProof/>
        </w:rPr>
        <w:fldChar w:fldCharType="begin"/>
      </w:r>
      <w:r>
        <w:rPr>
          <w:noProof/>
        </w:rPr>
        <w:instrText xml:space="preserve"> PAGEREF _Toc391277010 \h </w:instrText>
      </w:r>
      <w:r w:rsidR="00C776E2">
        <w:rPr>
          <w:noProof/>
        </w:rPr>
      </w:r>
      <w:r w:rsidR="00C776E2">
        <w:rPr>
          <w:noProof/>
        </w:rPr>
        <w:fldChar w:fldCharType="separate"/>
      </w:r>
      <w:r>
        <w:rPr>
          <w:noProof/>
        </w:rPr>
        <w:t>4</w:t>
      </w:r>
      <w:r w:rsidR="00C776E2">
        <w:rPr>
          <w:noProof/>
        </w:rPr>
        <w:fldChar w:fldCharType="end"/>
      </w:r>
    </w:p>
    <w:p w:rsidR="00C31BF6" w:rsidRDefault="00C31BF6">
      <w:pPr>
        <w:pStyle w:val="11"/>
        <w:rPr>
          <w:rFonts w:asciiTheme="minorHAnsi" w:eastAsiaTheme="minorEastAsia" w:hAnsiTheme="minorHAnsi" w:cstheme="minorBidi"/>
          <w:noProof/>
          <w:color w:val="auto"/>
          <w:sz w:val="22"/>
        </w:rPr>
      </w:pPr>
      <w:r>
        <w:rPr>
          <w:noProof/>
        </w:rPr>
        <w:t xml:space="preserve">Методология </w:t>
      </w:r>
      <w:r w:rsidRPr="002A4016">
        <w:rPr>
          <w:noProof/>
          <w:lang w:val="en-US"/>
        </w:rPr>
        <w:t>MOS</w:t>
      </w:r>
      <w:r>
        <w:rPr>
          <w:noProof/>
        </w:rPr>
        <w:tab/>
      </w:r>
      <w:r w:rsidR="00C776E2">
        <w:rPr>
          <w:noProof/>
        </w:rPr>
        <w:fldChar w:fldCharType="begin"/>
      </w:r>
      <w:r>
        <w:rPr>
          <w:noProof/>
        </w:rPr>
        <w:instrText xml:space="preserve"> PAGEREF _Toc391277011 \h </w:instrText>
      </w:r>
      <w:r w:rsidR="00C776E2">
        <w:rPr>
          <w:noProof/>
        </w:rPr>
      </w:r>
      <w:r w:rsidR="00C776E2">
        <w:rPr>
          <w:noProof/>
        </w:rPr>
        <w:fldChar w:fldCharType="separate"/>
      </w:r>
      <w:r>
        <w:rPr>
          <w:noProof/>
        </w:rPr>
        <w:t>5</w:t>
      </w:r>
      <w:r w:rsidR="00C776E2">
        <w:rPr>
          <w:noProof/>
        </w:rPr>
        <w:fldChar w:fldCharType="end"/>
      </w:r>
    </w:p>
    <w:p w:rsidR="00C31BF6" w:rsidRDefault="00C31BF6">
      <w:pPr>
        <w:pStyle w:val="11"/>
        <w:rPr>
          <w:rFonts w:asciiTheme="minorHAnsi" w:eastAsiaTheme="minorEastAsia" w:hAnsiTheme="minorHAnsi" w:cstheme="minorBidi"/>
          <w:noProof/>
          <w:color w:val="auto"/>
          <w:sz w:val="22"/>
        </w:rPr>
      </w:pPr>
      <w:r>
        <w:rPr>
          <w:noProof/>
        </w:rPr>
        <w:t>Построение регрессий и отбор предикторов</w:t>
      </w:r>
      <w:r>
        <w:rPr>
          <w:noProof/>
        </w:rPr>
        <w:tab/>
      </w:r>
      <w:r w:rsidR="00C776E2">
        <w:rPr>
          <w:noProof/>
        </w:rPr>
        <w:fldChar w:fldCharType="begin"/>
      </w:r>
      <w:r>
        <w:rPr>
          <w:noProof/>
        </w:rPr>
        <w:instrText xml:space="preserve"> PAGEREF _Toc391277012 \h </w:instrText>
      </w:r>
      <w:r w:rsidR="00C776E2">
        <w:rPr>
          <w:noProof/>
        </w:rPr>
      </w:r>
      <w:r w:rsidR="00C776E2">
        <w:rPr>
          <w:noProof/>
        </w:rPr>
        <w:fldChar w:fldCharType="separate"/>
      </w:r>
      <w:r>
        <w:rPr>
          <w:noProof/>
        </w:rPr>
        <w:t>9</w:t>
      </w:r>
      <w:r w:rsidR="00C776E2">
        <w:rPr>
          <w:noProof/>
        </w:rPr>
        <w:fldChar w:fldCharType="end"/>
      </w:r>
    </w:p>
    <w:p w:rsidR="00C31BF6" w:rsidRDefault="00C31BF6">
      <w:pPr>
        <w:pStyle w:val="11"/>
        <w:rPr>
          <w:rFonts w:asciiTheme="minorHAnsi" w:eastAsiaTheme="minorEastAsia" w:hAnsiTheme="minorHAnsi" w:cstheme="minorBidi"/>
          <w:noProof/>
          <w:color w:val="auto"/>
          <w:sz w:val="22"/>
        </w:rPr>
      </w:pPr>
      <w:r>
        <w:rPr>
          <w:noProof/>
        </w:rPr>
        <w:t>Модель и потенциальные предикторы</w:t>
      </w:r>
      <w:r>
        <w:rPr>
          <w:noProof/>
        </w:rPr>
        <w:tab/>
      </w:r>
      <w:r w:rsidR="00C776E2">
        <w:rPr>
          <w:noProof/>
        </w:rPr>
        <w:fldChar w:fldCharType="begin"/>
      </w:r>
      <w:r>
        <w:rPr>
          <w:noProof/>
        </w:rPr>
        <w:instrText xml:space="preserve"> PAGEREF _Toc391277013 \h </w:instrText>
      </w:r>
      <w:r w:rsidR="00C776E2">
        <w:rPr>
          <w:noProof/>
        </w:rPr>
      </w:r>
      <w:r w:rsidR="00C776E2">
        <w:rPr>
          <w:noProof/>
        </w:rPr>
        <w:fldChar w:fldCharType="separate"/>
      </w:r>
      <w:r>
        <w:rPr>
          <w:noProof/>
        </w:rPr>
        <w:t>10</w:t>
      </w:r>
      <w:r w:rsidR="00C776E2">
        <w:rPr>
          <w:noProof/>
        </w:rPr>
        <w:fldChar w:fldCharType="end"/>
      </w:r>
    </w:p>
    <w:p w:rsidR="00C31BF6" w:rsidRDefault="00C31BF6">
      <w:pPr>
        <w:pStyle w:val="11"/>
        <w:rPr>
          <w:rFonts w:asciiTheme="minorHAnsi" w:eastAsiaTheme="minorEastAsia" w:hAnsiTheme="minorHAnsi" w:cstheme="minorBidi"/>
          <w:noProof/>
          <w:color w:val="auto"/>
          <w:sz w:val="22"/>
        </w:rPr>
      </w:pPr>
      <w:r>
        <w:rPr>
          <w:noProof/>
        </w:rPr>
        <w:t>Составление прогнозов</w:t>
      </w:r>
      <w:r>
        <w:rPr>
          <w:noProof/>
        </w:rPr>
        <w:tab/>
      </w:r>
      <w:r w:rsidR="00C776E2">
        <w:rPr>
          <w:noProof/>
        </w:rPr>
        <w:fldChar w:fldCharType="begin"/>
      </w:r>
      <w:r>
        <w:rPr>
          <w:noProof/>
        </w:rPr>
        <w:instrText xml:space="preserve"> PAGEREF _Toc391277014 \h </w:instrText>
      </w:r>
      <w:r w:rsidR="00C776E2">
        <w:rPr>
          <w:noProof/>
        </w:rPr>
      </w:r>
      <w:r w:rsidR="00C776E2">
        <w:rPr>
          <w:noProof/>
        </w:rPr>
        <w:fldChar w:fldCharType="separate"/>
      </w:r>
      <w:r>
        <w:rPr>
          <w:noProof/>
        </w:rPr>
        <w:t>18</w:t>
      </w:r>
      <w:r w:rsidR="00C776E2">
        <w:rPr>
          <w:noProof/>
        </w:rPr>
        <w:fldChar w:fldCharType="end"/>
      </w:r>
    </w:p>
    <w:p w:rsidR="00C31BF6" w:rsidRDefault="00C31BF6">
      <w:pPr>
        <w:pStyle w:val="11"/>
        <w:rPr>
          <w:rFonts w:asciiTheme="minorHAnsi" w:eastAsiaTheme="minorEastAsia" w:hAnsiTheme="minorHAnsi" w:cstheme="minorBidi"/>
          <w:noProof/>
          <w:color w:val="auto"/>
          <w:sz w:val="22"/>
        </w:rPr>
      </w:pPr>
      <w:r>
        <w:rPr>
          <w:noProof/>
        </w:rPr>
        <w:t>Процедура оценки</w:t>
      </w:r>
      <w:r>
        <w:rPr>
          <w:noProof/>
        </w:rPr>
        <w:tab/>
      </w:r>
      <w:r w:rsidR="00C776E2">
        <w:rPr>
          <w:noProof/>
        </w:rPr>
        <w:fldChar w:fldCharType="begin"/>
      </w:r>
      <w:r>
        <w:rPr>
          <w:noProof/>
        </w:rPr>
        <w:instrText xml:space="preserve"> PAGEREF _Toc391277015 \h </w:instrText>
      </w:r>
      <w:r w:rsidR="00C776E2">
        <w:rPr>
          <w:noProof/>
        </w:rPr>
      </w:r>
      <w:r w:rsidR="00C776E2">
        <w:rPr>
          <w:noProof/>
        </w:rPr>
        <w:fldChar w:fldCharType="separate"/>
      </w:r>
      <w:r>
        <w:rPr>
          <w:noProof/>
        </w:rPr>
        <w:t>19</w:t>
      </w:r>
      <w:r w:rsidR="00C776E2">
        <w:rPr>
          <w:noProof/>
        </w:rPr>
        <w:fldChar w:fldCharType="end"/>
      </w:r>
    </w:p>
    <w:p w:rsidR="00C31BF6" w:rsidRDefault="00C31BF6">
      <w:pPr>
        <w:pStyle w:val="11"/>
        <w:rPr>
          <w:rFonts w:asciiTheme="minorHAnsi" w:eastAsiaTheme="minorEastAsia" w:hAnsiTheme="minorHAnsi" w:cstheme="minorBidi"/>
          <w:noProof/>
          <w:color w:val="auto"/>
          <w:sz w:val="22"/>
        </w:rPr>
      </w:pPr>
      <w:r>
        <w:rPr>
          <w:noProof/>
        </w:rPr>
        <w:t>Заключение</w:t>
      </w:r>
      <w:r>
        <w:rPr>
          <w:noProof/>
        </w:rPr>
        <w:tab/>
      </w:r>
      <w:r w:rsidR="00C776E2">
        <w:rPr>
          <w:noProof/>
        </w:rPr>
        <w:fldChar w:fldCharType="begin"/>
      </w:r>
      <w:r>
        <w:rPr>
          <w:noProof/>
        </w:rPr>
        <w:instrText xml:space="preserve"> PAGEREF _Toc391277016 \h </w:instrText>
      </w:r>
      <w:r w:rsidR="00C776E2">
        <w:rPr>
          <w:noProof/>
        </w:rPr>
      </w:r>
      <w:r w:rsidR="00C776E2">
        <w:rPr>
          <w:noProof/>
        </w:rPr>
        <w:fldChar w:fldCharType="separate"/>
      </w:r>
      <w:r>
        <w:rPr>
          <w:noProof/>
        </w:rPr>
        <w:t>20</w:t>
      </w:r>
      <w:r w:rsidR="00C776E2">
        <w:rPr>
          <w:noProof/>
        </w:rPr>
        <w:fldChar w:fldCharType="end"/>
      </w:r>
    </w:p>
    <w:p w:rsidR="00C31BF6" w:rsidRDefault="00C31BF6">
      <w:pPr>
        <w:pStyle w:val="11"/>
        <w:rPr>
          <w:rFonts w:asciiTheme="minorHAnsi" w:eastAsiaTheme="minorEastAsia" w:hAnsiTheme="minorHAnsi" w:cstheme="minorBidi"/>
          <w:noProof/>
          <w:color w:val="auto"/>
          <w:sz w:val="22"/>
        </w:rPr>
      </w:pPr>
      <w:r>
        <w:rPr>
          <w:noProof/>
        </w:rPr>
        <w:t>Приложение 1. Параметры конфигурации модели</w:t>
      </w:r>
      <w:r>
        <w:rPr>
          <w:noProof/>
        </w:rPr>
        <w:tab/>
      </w:r>
      <w:r w:rsidR="00C776E2">
        <w:rPr>
          <w:noProof/>
        </w:rPr>
        <w:fldChar w:fldCharType="begin"/>
      </w:r>
      <w:r>
        <w:rPr>
          <w:noProof/>
        </w:rPr>
        <w:instrText xml:space="preserve"> PAGEREF _Toc391277017 \h </w:instrText>
      </w:r>
      <w:r w:rsidR="00C776E2">
        <w:rPr>
          <w:noProof/>
        </w:rPr>
      </w:r>
      <w:r w:rsidR="00C776E2">
        <w:rPr>
          <w:noProof/>
        </w:rPr>
        <w:fldChar w:fldCharType="separate"/>
      </w:r>
      <w:r>
        <w:rPr>
          <w:noProof/>
        </w:rPr>
        <w:t>21</w:t>
      </w:r>
      <w:r w:rsidR="00C776E2">
        <w:rPr>
          <w:noProof/>
        </w:rPr>
        <w:fldChar w:fldCharType="end"/>
      </w:r>
    </w:p>
    <w:p w:rsidR="00C31BF6" w:rsidRDefault="00C31BF6">
      <w:pPr>
        <w:pStyle w:val="11"/>
        <w:rPr>
          <w:rFonts w:asciiTheme="minorHAnsi" w:eastAsiaTheme="minorEastAsia" w:hAnsiTheme="minorHAnsi" w:cstheme="minorBidi"/>
          <w:noProof/>
          <w:color w:val="auto"/>
          <w:sz w:val="22"/>
        </w:rPr>
      </w:pPr>
      <w:r>
        <w:rPr>
          <w:noProof/>
        </w:rPr>
        <w:t>Список использованных источников</w:t>
      </w:r>
      <w:r>
        <w:rPr>
          <w:noProof/>
        </w:rPr>
        <w:tab/>
      </w:r>
      <w:r w:rsidR="00C776E2">
        <w:rPr>
          <w:noProof/>
        </w:rPr>
        <w:fldChar w:fldCharType="begin"/>
      </w:r>
      <w:r>
        <w:rPr>
          <w:noProof/>
        </w:rPr>
        <w:instrText xml:space="preserve"> PAGEREF _Toc391277018 \h </w:instrText>
      </w:r>
      <w:r w:rsidR="00C776E2">
        <w:rPr>
          <w:noProof/>
        </w:rPr>
      </w:r>
      <w:r w:rsidR="00C776E2">
        <w:rPr>
          <w:noProof/>
        </w:rPr>
        <w:fldChar w:fldCharType="separate"/>
      </w:r>
      <w:r>
        <w:rPr>
          <w:noProof/>
        </w:rPr>
        <w:t>23</w:t>
      </w:r>
      <w:r w:rsidR="00C776E2">
        <w:rPr>
          <w:noProof/>
        </w:rPr>
        <w:fldChar w:fldCharType="end"/>
      </w:r>
    </w:p>
    <w:p w:rsidR="00303151" w:rsidRDefault="00C776E2">
      <w:pPr>
        <w:spacing w:after="160" w:line="259" w:lineRule="auto"/>
        <w:ind w:firstLine="0"/>
        <w:jc w:val="left"/>
      </w:pPr>
      <w:r>
        <w:fldChar w:fldCharType="end"/>
      </w:r>
    </w:p>
    <w:p w:rsidR="00303151" w:rsidRDefault="00303151">
      <w:pPr>
        <w:spacing w:after="160" w:line="259" w:lineRule="auto"/>
        <w:ind w:firstLine="0"/>
        <w:jc w:val="left"/>
        <w:rPr>
          <w:b/>
        </w:rPr>
      </w:pPr>
      <w:r>
        <w:br w:type="page"/>
      </w:r>
    </w:p>
    <w:p w:rsidR="00735718" w:rsidRPr="00735718" w:rsidRDefault="00943828" w:rsidP="00735718">
      <w:pPr>
        <w:pStyle w:val="1"/>
        <w:rPr>
          <w:caps w:val="0"/>
        </w:rPr>
      </w:pPr>
      <w:bookmarkStart w:id="0" w:name="_Toc391277009"/>
      <w:r w:rsidRPr="00CD66F5">
        <w:lastRenderedPageBreak/>
        <w:t>Введение</w:t>
      </w:r>
      <w:bookmarkEnd w:id="0"/>
    </w:p>
    <w:p w:rsidR="000776FE" w:rsidRDefault="000776FE" w:rsidP="000776FE">
      <w:r>
        <w:t>И</w:t>
      </w:r>
      <w:r w:rsidRPr="00632F28">
        <w:t xml:space="preserve">спользование результатов расчета </w:t>
      </w:r>
      <w:r>
        <w:t xml:space="preserve">численных </w:t>
      </w:r>
      <w:r w:rsidRPr="00632F28">
        <w:t>мод</w:t>
      </w:r>
      <w:r>
        <w:t>елей</w:t>
      </w:r>
      <w:r w:rsidRPr="00632F28">
        <w:t xml:space="preserve"> не дает автоматического роста качества прогнозов</w:t>
      </w:r>
      <w:r>
        <w:t xml:space="preserve"> в подразделениях УГМС</w:t>
      </w:r>
      <w:r w:rsidRPr="00632F28">
        <w:t>. Еслиоставить результаты расчетов необработанными и по их результатам составить прогноз элементов погоды (экстремальная температура воздуха на высоте 2 м., максимальная скорость ветра, преобладающее направление ветра, сумма осадков за полусутки) согласно наставлению</w:t>
      </w:r>
      <w:r w:rsidR="00C776E2">
        <w:fldChar w:fldCharType="begin" w:fldLock="1"/>
      </w:r>
      <w:r w:rsidR="00121025">
        <w:instrText>ADDIN CSL_CITATION { "citationItems" : [ { "id" : "ITEM-1", "itemData" : { "id" : "ITEM-1", "issued" : { "date-parts" : [ [ "0" ] ] }, "title" : "\u041d\u0430\u0441\u0442\u0430\u0432\u043b\u0435\u043d\u0438\u0435 \u043f\u043e \u043a\u0440\u0430\u0442\u043a\u043e\u0441\u0440\u043e\u0447\u043d\u044b\u043c \u043f\u0440\u043e\u0433\u043d\u043e\u0437\u0430\u043c \u043f\u043e\u0433\u043e\u0434\u044b \u043e\u0431\u0449\u0435\u0433\u043e \u043d\u0430\u0437\u043d\u0430\u0447\u0435\u043d\u0438\u044f : \u0420\u0414 52.27.724 - 2009", "type" : "book" }, "uris" : [ "http://www.mendeley.com/documents/?uuid=878e46a1-b8b2-4c27-8bc4-60aebdf8458a" ] } ], "mendeley" : { "previouslyFormattedCitation" : "[1]" }, "properties" : { "noteIndex" : 0 }, "schema" : "https://github.com/citation-style-language/schema/raw/master/csl-citation.json" }</w:instrText>
      </w:r>
      <w:r w:rsidR="00C776E2">
        <w:fldChar w:fldCharType="separate"/>
      </w:r>
      <w:r w:rsidR="00121025" w:rsidRPr="00121025">
        <w:rPr>
          <w:noProof/>
        </w:rPr>
        <w:t>[1]</w:t>
      </w:r>
      <w:r w:rsidR="00C776E2">
        <w:fldChar w:fldCharType="end"/>
      </w:r>
      <w:r>
        <w:t>,</w:t>
      </w:r>
      <w:r w:rsidRPr="00632F28">
        <w:t xml:space="preserve"> то </w:t>
      </w:r>
      <w:proofErr w:type="spellStart"/>
      <w:r w:rsidRPr="00632F28">
        <w:t>оправдываемость</w:t>
      </w:r>
      <w:proofErr w:type="spellEnd"/>
      <w:r w:rsidRPr="00632F28">
        <w:t xml:space="preserve"> их окажется на уровне 60-70%, что явно не может удовлетворить ни синоптиков, ни потребителей</w:t>
      </w:r>
      <w:r>
        <w:t>.</w:t>
      </w:r>
    </w:p>
    <w:p w:rsidR="00943828" w:rsidRDefault="000776FE" w:rsidP="000776FE">
      <w:r w:rsidRPr="00F83AF1">
        <w:t>Поэтому первоочередной задачей в деле модернизации гидрометеорологического производства является улучшение качества прогнозов элементов погоды, производимых с помощью автоматизированных систем. Наибольшее распространение в этом направлении получили  методы физико-статистической интерпретации результатов расчета численных моделей</w:t>
      </w:r>
      <w:r w:rsidR="00C776E2">
        <w:fldChar w:fldCharType="begin" w:fldLock="1"/>
      </w:r>
      <w:r w:rsidR="00121025">
        <w:instrText>ADDIN CSL_CITATION { "citationItems" : [ { "id" : "ITEM-1", "itemData" : { "DOI" : "10.1175/MWR3088.1", "author" : [ { "dropping-particle" : "", "family" : "Marzban", "given" : "Caren", "non-dropping-particle" : "", "parse-names" : false, "suffix" : "" }, { "dropping-particle" : "", "family" : "Sandgathe", "given" : "Scott", "non-dropping-particle" : "", "parse-names" : false, "suffix" : "" }, { "dropping-particle" : "", "family" : "Kalnay", "given" : "Eugenia", "non-dropping-particle" : "", "parse-names" : false, "suffix" : "" } ], "container-title" : "Monthly Weather Review", "id" : "ITEM-1", "issue" : "2", "issued" : { "date-parts" : [ [ "2006" ] ] }, "page" : "657-663", "title" : "MOS, Perfect Prog, and Reanalysis", "type" : "article-journal", "volume" : "134" }, "uris" : [ "http://www.mendeley.com/documents/?uuid=077c416a-868a-46da-a777-4697b5867dd8" ] } ], "mendeley" : { "previouslyFormattedCitation" : "[2]" }, "properties" : { "noteIndex" : 0 }, "schema" : "https://github.com/citation-style-language/schema/raw/master/csl-citation.json" }</w:instrText>
      </w:r>
      <w:r w:rsidR="00C776E2">
        <w:fldChar w:fldCharType="separate"/>
      </w:r>
      <w:r w:rsidR="00121025" w:rsidRPr="00121025">
        <w:rPr>
          <w:noProof/>
        </w:rPr>
        <w:t>[2]</w:t>
      </w:r>
      <w:r w:rsidR="00C776E2">
        <w:fldChar w:fldCharType="end"/>
      </w:r>
      <w:r w:rsidRPr="00F83AF1">
        <w:t>: метод идеального прогноза (</w:t>
      </w:r>
      <w:r>
        <w:t xml:space="preserve">PP, </w:t>
      </w:r>
      <w:proofErr w:type="spellStart"/>
      <w:r>
        <w:t>perfectprog</w:t>
      </w:r>
      <w:proofErr w:type="spellEnd"/>
      <w:r>
        <w:t>)</w:t>
      </w:r>
      <w:r w:rsidR="00C776E2">
        <w:fldChar w:fldCharType="begin" w:fldLock="1"/>
      </w:r>
      <w:r w:rsidR="00121025">
        <w:instrText>ADDIN CSL_CITATION { "citationItems" : [ { "id" : "ITEM-1", "itemData" : { "author" : [ { "dropping-particle" : "", "family" : "Klein", "given" : "W.H.", "non-dropping-particle" : "", "parse-names" : false, "suffix" : "" }, { "dropping-particle" : "", "family" : "Lewis", "given" : "BM", "non-dropping-particle" : "", "parse-names" : false, "suffix" : "" }, { "dropping-particle" : "", "family" : "Enger", "given" : "I.", "non-dropping-particle" : "", "parse-names" : false, "suffix" : "" } ], "container-title" : "Journal of Meteorology", "id" : "ITEM-1", "issue" : "6", "issued" : { "date-parts" : [ [ "1959" ] ] }, "page" : "672\u2013682", "title" : "Objective prediction of five-day mean temperatures during winter.", "type" : "article-journal", "volume" : "16" }, "uris" : [ "http://www.mendeley.com/documents/?uuid=a4029d11-781c-4163-a75b-52f58a4a6614" ] } ], "mendeley" : { "previouslyFormattedCitation" : "[3]" }, "properties" : { "noteIndex" : 0 }, "schema" : "https://github.com/citation-style-language/schema/raw/master/csl-citation.json" }</w:instrText>
      </w:r>
      <w:r w:rsidR="00C776E2">
        <w:fldChar w:fldCharType="separate"/>
      </w:r>
      <w:r w:rsidR="00121025" w:rsidRPr="00121025">
        <w:rPr>
          <w:noProof/>
        </w:rPr>
        <w:t>[3]</w:t>
      </w:r>
      <w:r w:rsidR="00C776E2">
        <w:fldChar w:fldCharType="end"/>
      </w:r>
      <w:r>
        <w:t xml:space="preserve"> и статистическая интерп</w:t>
      </w:r>
      <w:r w:rsidRPr="00F83AF1">
        <w:t>р</w:t>
      </w:r>
      <w:r>
        <w:t>е</w:t>
      </w:r>
      <w:r w:rsidRPr="00F83AF1">
        <w:t>тация гидродинамического про</w:t>
      </w:r>
      <w:r>
        <w:t>г</w:t>
      </w:r>
      <w:r w:rsidRPr="00F83AF1">
        <w:t>ноза</w:t>
      </w:r>
      <w:r>
        <w:t xml:space="preserve"> (MOS, </w:t>
      </w:r>
      <w:proofErr w:type="spellStart"/>
      <w:r>
        <w:t>modeloutputstatistics</w:t>
      </w:r>
      <w:proofErr w:type="spellEnd"/>
      <w:r>
        <w:t>)</w:t>
      </w:r>
      <w:r w:rsidR="00C776E2">
        <w:fldChar w:fldCharType="begin" w:fldLock="1"/>
      </w:r>
      <w:r w:rsidR="00121025">
        <w:instrText>ADDIN CSL_CITATION { "citationItems" : [ { "id" : "ITEM-1", "itemData" : { "author" : [ { "dropping-particle" : "", "family" : "Klein", "given" : "W.H.", "non-dropping-particle" : "", "parse-names" : false, "suffix" : "" }, { "dropping-particle" : "", "family" : "Glahn", "given" : "Harry R", "non-dropping-particle" : "", "parse-names" : false, "suffix" : "" } ], "container-title" : "Bulletin of the American Meteorological Society", "id" : "ITEM-1", "issue" : "10", "issued" : { "date-parts" : [ [ "1974" ] ] }, "note" : "\n        From Duplicate 1 ( \n        \n        \n          Forecasting local weather by means of model output statistics.\n        \n        \n         - Klein, W.H.; Glahn, H.R. )\n\n        \n        \n\n        From Duplicate 2 ( \n        \n        \n          Forecasting Local Weather by Means of Model Output Statistics\n        \n        \n         - Klein, William H; Glahn, Harry R )\n\n        \n        \ndoi: 10.1175/1520-0477(1974)0552.0.CO;2\n\n        \n\n        \n\n        \n\n        From Duplicate 2 ( \n        \n        \n          Forecasting Local Weather by Means of Model Output Statistics\n        \n        \n         - Klein, William H; Glahn, Harry R )\n\n        \n        \ndoi: 10.1175/1520-0477(1974)0552.0.CO;2\n\n        \n\n      ", "page" : "1217-1227", "title" : "Forecasting local weather by means of model output statistics", "type" : "article-journal", "volume" : "55" }, "uris" : [ "http://www.mendeley.com/documents/?uuid=a9b606a5-59f3-4320-b31b-1baf4439166d" ] }, { "id" : "ITEM-2", "itemData" : { "author" : [ { "dropping-particle" : "", "family" : "Glahn", "given" : "Harry R", "non-dropping-particle" : "", "parse-names" : false, "suffix" : "" }, { "dropping-particle" : "", "family" : "Lowry", "given" : "D.A.", "non-dropping-particle" : "", "parse-names" : false, "suffix" : "" } ], "container-title" : "Journal of Applied Meteorology", "id" : "ITEM-2", "issue" : "8", "issued" : { "date-parts" : [ [ "1972" ] ] }, "page" : "1203\u20131211", "title" : "The use of model output statistics (MOS) in objective weather forecasting.", "type" : "article-journal", "volume" : "11" }, "uris" : [ "http://www.mendeley.com/documents/?uuid=76393221-8e8b-4ed2-8afb-0c0cbd1a3de8" ] } ], "mendeley" : { "previouslyFormattedCitation" : "[4,5]" }, "properties" : { "noteIndex" : 0 }, "schema" : "https://github.com/citation-style-language/schema/raw/master/csl-citation.json" }</w:instrText>
      </w:r>
      <w:r w:rsidR="00C776E2">
        <w:fldChar w:fldCharType="separate"/>
      </w:r>
      <w:r w:rsidR="00121025" w:rsidRPr="00121025">
        <w:rPr>
          <w:noProof/>
        </w:rPr>
        <w:t>[4,5]</w:t>
      </w:r>
      <w:r w:rsidR="00C776E2">
        <w:fldChar w:fldCharType="end"/>
      </w:r>
      <w:r w:rsidRPr="00F83AF1">
        <w:t xml:space="preserve"> в основе которых лежит предположение, что поля воспроизводимые моделями и данные наблюдений связаны линейной регрессией.</w:t>
      </w:r>
    </w:p>
    <w:p w:rsidR="00943828" w:rsidRPr="000776FE" w:rsidRDefault="00943828" w:rsidP="00943828">
      <w:pPr>
        <w:ind w:firstLine="708"/>
      </w:pPr>
      <w:r w:rsidRPr="009B03AC">
        <w:t xml:space="preserve">Целью работ по теме </w:t>
      </w:r>
      <w:r w:rsidR="000776FE">
        <w:t xml:space="preserve">является разработка технологии и автоматизированной информационной системы составления прогнозов элементов погоды на метеостанциях Приморского края по методологии </w:t>
      </w:r>
      <w:r w:rsidR="000776FE">
        <w:rPr>
          <w:lang w:val="en-US"/>
        </w:rPr>
        <w:t>MOS</w:t>
      </w:r>
      <w:r w:rsidR="000776FE">
        <w:t xml:space="preserve"> для результатов оперативного расчета модели </w:t>
      </w:r>
      <w:r w:rsidR="000776FE">
        <w:rPr>
          <w:lang w:val="en-US"/>
        </w:rPr>
        <w:t>WRF</w:t>
      </w:r>
      <w:r w:rsidR="000776FE">
        <w:t>, использующейся в Приморском УГМС.</w:t>
      </w:r>
    </w:p>
    <w:p w:rsidR="00943828" w:rsidRDefault="00943828">
      <w:pPr>
        <w:spacing w:after="160" w:line="259" w:lineRule="auto"/>
        <w:ind w:firstLine="0"/>
        <w:jc w:val="left"/>
        <w:rPr>
          <w:b/>
        </w:rPr>
      </w:pPr>
      <w:r>
        <w:br w:type="page"/>
      </w:r>
    </w:p>
    <w:p w:rsidR="00410307" w:rsidRDefault="00410307" w:rsidP="00943828">
      <w:pPr>
        <w:pStyle w:val="1"/>
      </w:pPr>
      <w:bookmarkStart w:id="1" w:name="_Toc391277010"/>
      <w:r w:rsidRPr="00943828">
        <w:lastRenderedPageBreak/>
        <w:t>Схема</w:t>
      </w:r>
      <w:r>
        <w:t xml:space="preserve"> данных</w:t>
      </w:r>
      <w:bookmarkEnd w:id="1"/>
    </w:p>
    <w:p w:rsidR="00F56F9D" w:rsidRDefault="00410307" w:rsidP="00303151">
      <w:r>
        <w:t>При разработке схемы хранения данных</w:t>
      </w:r>
      <w:r w:rsidR="00B22C17" w:rsidRPr="00B22C17">
        <w:t xml:space="preserve"> </w:t>
      </w:r>
      <w:r w:rsidR="00303151">
        <w:t xml:space="preserve">мы должны исходить из задач решаемых системой: </w:t>
      </w:r>
    </w:p>
    <w:p w:rsidR="00F56F9D" w:rsidRDefault="00F56F9D" w:rsidP="00F56F9D">
      <w:pPr>
        <w:pStyle w:val="ae"/>
        <w:numPr>
          <w:ilvl w:val="0"/>
          <w:numId w:val="4"/>
        </w:numPr>
      </w:pPr>
      <w:r>
        <w:t>Построение</w:t>
      </w:r>
      <w:r w:rsidR="00303151">
        <w:t xml:space="preserve"> регрессионных зависимостей между предикторами и предиктантами; </w:t>
      </w:r>
    </w:p>
    <w:p w:rsidR="00F56F9D" w:rsidRDefault="00F56F9D" w:rsidP="00F56F9D">
      <w:pPr>
        <w:pStyle w:val="ae"/>
        <w:numPr>
          <w:ilvl w:val="0"/>
          <w:numId w:val="4"/>
        </w:numPr>
      </w:pPr>
      <w:r>
        <w:t>Подготовка</w:t>
      </w:r>
      <w:r w:rsidR="00303151">
        <w:t xml:space="preserve"> прогнозов предиктантов на основании ранее полученных зависимостей; </w:t>
      </w:r>
    </w:p>
    <w:p w:rsidR="00F56F9D" w:rsidRDefault="00F56F9D" w:rsidP="00F56F9D">
      <w:pPr>
        <w:pStyle w:val="ae"/>
        <w:numPr>
          <w:ilvl w:val="0"/>
          <w:numId w:val="4"/>
        </w:numPr>
      </w:pPr>
      <w:r>
        <w:t>Оценка</w:t>
      </w:r>
      <w:r w:rsidR="00303151">
        <w:t xml:space="preserve"> успешности полученных прогнозов. </w:t>
      </w:r>
    </w:p>
    <w:p w:rsidR="00F56F9D" w:rsidRDefault="00303151" w:rsidP="00303151">
      <w:r>
        <w:t>Исходя из этого схема должн</w:t>
      </w:r>
      <w:r w:rsidR="009436C2">
        <w:t>а</w:t>
      </w:r>
      <w:r>
        <w:t xml:space="preserve"> предусматривать хранение следующих банков данных: </w:t>
      </w:r>
    </w:p>
    <w:p w:rsidR="00F56F9D" w:rsidRDefault="00F56F9D" w:rsidP="00F56F9D">
      <w:pPr>
        <w:pStyle w:val="ae"/>
        <w:numPr>
          <w:ilvl w:val="0"/>
          <w:numId w:val="6"/>
        </w:numPr>
      </w:pPr>
      <w:r>
        <w:t>Массив</w:t>
      </w:r>
      <w:r w:rsidR="00B22C17" w:rsidRPr="00B22C17">
        <w:t xml:space="preserve"> </w:t>
      </w:r>
      <w:r w:rsidR="009436C2">
        <w:t xml:space="preserve">значений </w:t>
      </w:r>
      <w:r w:rsidR="00303151">
        <w:t>потенциальных предикторов</w:t>
      </w:r>
      <w:r>
        <w:t xml:space="preserve"> для построения регрессий;</w:t>
      </w:r>
    </w:p>
    <w:p w:rsidR="00F56F9D" w:rsidRDefault="00F56F9D" w:rsidP="00F56F9D">
      <w:pPr>
        <w:pStyle w:val="ae"/>
        <w:numPr>
          <w:ilvl w:val="0"/>
          <w:numId w:val="6"/>
        </w:numPr>
      </w:pPr>
      <w:r>
        <w:t>Массив</w:t>
      </w:r>
      <w:r w:rsidR="00B22C17" w:rsidRPr="00B22C17">
        <w:t xml:space="preserve">  </w:t>
      </w:r>
      <w:r w:rsidR="009436C2">
        <w:t xml:space="preserve">значений </w:t>
      </w:r>
      <w:proofErr w:type="spellStart"/>
      <w:r w:rsidR="00303151">
        <w:t>предиктантов</w:t>
      </w:r>
      <w:proofErr w:type="spellEnd"/>
      <w:r>
        <w:t xml:space="preserve"> для построения регрессий;</w:t>
      </w:r>
    </w:p>
    <w:p w:rsidR="009436C2" w:rsidRDefault="009436C2" w:rsidP="00F56F9D">
      <w:pPr>
        <w:pStyle w:val="ae"/>
        <w:numPr>
          <w:ilvl w:val="0"/>
          <w:numId w:val="6"/>
        </w:numPr>
      </w:pPr>
      <w:r>
        <w:t>Массив регрессионных зависимостей;</w:t>
      </w:r>
    </w:p>
    <w:p w:rsidR="00303151" w:rsidRDefault="00F56F9D" w:rsidP="00F56F9D">
      <w:pPr>
        <w:pStyle w:val="ae"/>
        <w:numPr>
          <w:ilvl w:val="0"/>
          <w:numId w:val="6"/>
        </w:numPr>
      </w:pPr>
      <w:r>
        <w:t>Массив</w:t>
      </w:r>
      <w:r w:rsidR="00B22C17">
        <w:rPr>
          <w:lang w:val="en-GB"/>
        </w:rPr>
        <w:t xml:space="preserve"> </w:t>
      </w:r>
      <w:r w:rsidR="009436C2">
        <w:t xml:space="preserve">значений </w:t>
      </w:r>
      <w:r>
        <w:t>предикторов для подготовки прогнозов;</w:t>
      </w:r>
    </w:p>
    <w:p w:rsidR="00F56F9D" w:rsidRDefault="00F56F9D" w:rsidP="00F56F9D">
      <w:pPr>
        <w:pStyle w:val="ae"/>
        <w:numPr>
          <w:ilvl w:val="0"/>
          <w:numId w:val="6"/>
        </w:numPr>
      </w:pPr>
      <w:r>
        <w:t xml:space="preserve">Массив </w:t>
      </w:r>
      <w:r w:rsidR="009436C2">
        <w:t xml:space="preserve">значений </w:t>
      </w:r>
      <w:r>
        <w:t>подготовленных прогнозов;</w:t>
      </w:r>
    </w:p>
    <w:p w:rsidR="00F56F9D" w:rsidRDefault="00F56F9D" w:rsidP="00F56F9D">
      <w:pPr>
        <w:pStyle w:val="ae"/>
        <w:numPr>
          <w:ilvl w:val="0"/>
          <w:numId w:val="6"/>
        </w:numPr>
      </w:pPr>
      <w:r>
        <w:t>Массив результатов наблюдений</w:t>
      </w:r>
      <w:r w:rsidR="003F12C5">
        <w:t xml:space="preserve"> и измерений</w:t>
      </w:r>
      <w:r>
        <w:t xml:space="preserve"> для проведения оценки успешности прогнозов;</w:t>
      </w:r>
    </w:p>
    <w:p w:rsidR="00F56F9D" w:rsidRDefault="00F56F9D" w:rsidP="00F56F9D">
      <w:pPr>
        <w:pStyle w:val="ae"/>
        <w:numPr>
          <w:ilvl w:val="0"/>
          <w:numId w:val="6"/>
        </w:numPr>
      </w:pPr>
      <w:r>
        <w:t>Массив оценок успешности.</w:t>
      </w:r>
    </w:p>
    <w:p w:rsidR="009436C2" w:rsidRDefault="00BD7EB4" w:rsidP="009436C2">
      <w:r>
        <w:t>Кроме того,</w:t>
      </w:r>
      <w:r w:rsidR="009436C2">
        <w:t xml:space="preserve"> в схеме должны быть предусмотрены отношени</w:t>
      </w:r>
      <w:r>
        <w:t xml:space="preserve">я для хранения </w:t>
      </w:r>
      <w:r w:rsidR="00D45E0D">
        <w:t>описаний предикторов и предиктантов, пунктов прогнозирования и прочих справочников.</w:t>
      </w:r>
    </w:p>
    <w:p w:rsidR="00D45E0D" w:rsidRDefault="0074030B" w:rsidP="009436C2">
      <w:r>
        <w:t xml:space="preserve">Поскольку в разрабатываемой технологии в качестве </w:t>
      </w:r>
      <w:proofErr w:type="spellStart"/>
      <w:r w:rsidRPr="00A4375C">
        <w:rPr>
          <w:b/>
        </w:rPr>
        <w:t>предиктантов</w:t>
      </w:r>
      <w:proofErr w:type="spellEnd"/>
      <w:r>
        <w:t xml:space="preserve"> выступают </w:t>
      </w:r>
      <w:r w:rsidR="003F12C5">
        <w:t xml:space="preserve">значения </w:t>
      </w:r>
      <w:proofErr w:type="spellStart"/>
      <w:r w:rsidR="003F12C5">
        <w:t>метеоэлементов</w:t>
      </w:r>
      <w:proofErr w:type="spellEnd"/>
      <w:r w:rsidR="003F12C5">
        <w:t>, измеряемые на метеостанциях в стандартные сроки, логичным выглядит объединение массива результатов наблюдений и измерений с массивом значений предикторов, что должно позволить в будущем вовлекать поступающие данные для актуализации регрессионных зависимостей.</w:t>
      </w:r>
      <w:r w:rsidR="005D2BE3">
        <w:t xml:space="preserve"> Аналогично можно объединить и массивы </w:t>
      </w:r>
      <w:r w:rsidR="005D2BE3" w:rsidRPr="00A4375C">
        <w:rPr>
          <w:b/>
        </w:rPr>
        <w:t>предикторов</w:t>
      </w:r>
      <w:r w:rsidR="005D2BE3">
        <w:t>, однако необходимо помнить, что выборки значений предикторов будут происходить при каждом составлении прогноза и большое количество</w:t>
      </w:r>
      <w:r w:rsidR="007F205E">
        <w:t xml:space="preserve"> записей может</w:t>
      </w:r>
      <w:r w:rsidR="005D2BE3">
        <w:t xml:space="preserve"> способствовать замедлению процесса.</w:t>
      </w:r>
    </w:p>
    <w:p w:rsidR="00CD3222" w:rsidRPr="00941AFF" w:rsidRDefault="007F205E" w:rsidP="009436C2">
      <w:r>
        <w:t xml:space="preserve">Для описания </w:t>
      </w:r>
      <w:r w:rsidRPr="00A4375C">
        <w:rPr>
          <w:b/>
        </w:rPr>
        <w:t>регрессионных взаимосвязей</w:t>
      </w:r>
      <w:r>
        <w:t xml:space="preserve"> необходимо, чтобы схема позволяла для каждого предиктанта однозначно сопоставить набор предикторов</w:t>
      </w:r>
      <w:r w:rsidR="00CD3222">
        <w:t xml:space="preserve"> с соответствующими мультипликативными и степенными коэффициентами.</w:t>
      </w:r>
      <w:r w:rsidR="00696A43">
        <w:t xml:space="preserve"> Регрессии строятся применительно к совокупности предиктанта, пункта и заблаговременности прогноза, т.е. для каждого предиктанта, для каждого пункта и для каждой заблаговременности должны быть построены свои зависимости. </w:t>
      </w:r>
      <w:r w:rsidR="005C24B8">
        <w:t xml:space="preserve">Также схема должна </w:t>
      </w:r>
      <w:r w:rsidR="005C24B8">
        <w:lastRenderedPageBreak/>
        <w:t xml:space="preserve">предусматривать возможность хранения </w:t>
      </w:r>
      <w:r w:rsidR="005C24B8" w:rsidRPr="00A4375C">
        <w:rPr>
          <w:b/>
        </w:rPr>
        <w:t>нескольких версий преобразований</w:t>
      </w:r>
      <w:r w:rsidR="005C24B8">
        <w:t xml:space="preserve"> дляодногоитогоженаборапредиктанта</w:t>
      </w:r>
      <w:r w:rsidR="005C24B8" w:rsidRPr="00A4375C">
        <w:t xml:space="preserve">, </w:t>
      </w:r>
      <w:r w:rsidR="005C24B8">
        <w:t>пунктаизаблаговременности</w:t>
      </w:r>
      <w:r w:rsidR="005C24B8" w:rsidRPr="00A4375C">
        <w:t xml:space="preserve">. </w:t>
      </w:r>
      <w:r w:rsidR="005C24B8">
        <w:t>Поддержкаверсионностинеобходима</w:t>
      </w:r>
      <w:r w:rsidR="00DF238D">
        <w:t>длявозможностираздельнойоценкирезультатов</w:t>
      </w:r>
      <w:r w:rsidR="005C24B8">
        <w:t>вслучае</w:t>
      </w:r>
      <w:r w:rsidR="005C24B8" w:rsidRPr="00941AFF">
        <w:t xml:space="preserve">, </w:t>
      </w:r>
      <w:r w:rsidR="005C24B8">
        <w:t>когдаразныепроцедурыпостроениярегрессиивыдаютразныевариантыпреобразований</w:t>
      </w:r>
      <w:r w:rsidR="005C24B8" w:rsidRPr="00941AFF">
        <w:t>.</w:t>
      </w:r>
      <w:r w:rsidR="00696A43">
        <w:t>Схемадолжнапредусматриватьвозможностьпримененияпроцедур</w:t>
      </w:r>
      <w:r w:rsidR="00696A43" w:rsidRPr="00A4375C">
        <w:rPr>
          <w:b/>
        </w:rPr>
        <w:t>классификации</w:t>
      </w:r>
      <w:r w:rsidR="00696A43">
        <w:t>ситуациииобеспечиватьхранениеотдельныхрегрессионныхзависимостейдлякаждогокласса</w:t>
      </w:r>
      <w:r w:rsidR="00696A43" w:rsidRPr="00941AFF">
        <w:t>.</w:t>
      </w:r>
    </w:p>
    <w:p w:rsidR="00A4375C" w:rsidRDefault="00A4375C" w:rsidP="009436C2">
      <w:r>
        <w:t xml:space="preserve">Результатом применения выявленных регрессионных зависимостей к массиву значений предикторов является </w:t>
      </w:r>
      <w:r w:rsidRPr="006A0C1C">
        <w:rPr>
          <w:b/>
        </w:rPr>
        <w:t>прогноз</w:t>
      </w:r>
      <w:r>
        <w:t xml:space="preserve"> значения </w:t>
      </w:r>
      <w:proofErr w:type="spellStart"/>
      <w:r>
        <w:t>метеоэлемента</w:t>
      </w:r>
      <w:proofErr w:type="spellEnd"/>
      <w:r>
        <w:t xml:space="preserve"> в заданной точке, отнесенный к определенному времени. Так как прогноз может быть составлен с помощью различных версий регрессий, необходимо однозначно сопоставлять полученный прогноз с конкретной версией преобразования. Таким образом, в </w:t>
      </w:r>
      <w:r w:rsidR="006A0C1C">
        <w:t>схеме</w:t>
      </w:r>
      <w:r>
        <w:t xml:space="preserve"> данных прогноз будет характеризоваться значением, временем актуальности исходных данных, временем актуальности спрогнозированного значения</w:t>
      </w:r>
      <w:r w:rsidR="006A0C1C">
        <w:t xml:space="preserve"> и описанием того преобразования, с помощью которого он был получен. Имея описание преобразования, можно однозначно установить для какого пункта, какого </w:t>
      </w:r>
      <w:proofErr w:type="spellStart"/>
      <w:r w:rsidR="006A0C1C">
        <w:t>метеоэлемента</w:t>
      </w:r>
      <w:proofErr w:type="spellEnd"/>
      <w:r w:rsidR="006A0C1C">
        <w:t xml:space="preserve"> и с какой заблаговременностью был составлен прогноз.</w:t>
      </w:r>
    </w:p>
    <w:p w:rsidR="006A0C1C" w:rsidRPr="00A4375C" w:rsidRDefault="00A95EA1" w:rsidP="009436C2">
      <w:r>
        <w:t xml:space="preserve">Для </w:t>
      </w:r>
      <w:r w:rsidRPr="00A95EA1">
        <w:rPr>
          <w:b/>
        </w:rPr>
        <w:t>оценки успешности</w:t>
      </w:r>
      <w:r>
        <w:t xml:space="preserve"> прогноза необходимо сравнить полученное в результате преобразований значение с реально измеренным или наблюденным</w:t>
      </w:r>
      <w:r w:rsidR="009001E9">
        <w:t xml:space="preserve"> и измерить разницу между ними</w:t>
      </w:r>
      <w:r>
        <w:t>. Каждому полученному прогнозу в соответствие ставится отклонение от фактического значения (ошибка) и показатель успешности в процентах.</w:t>
      </w:r>
      <w:r w:rsidR="009001E9">
        <w:t xml:space="preserve"> Набора таких данных должно быть достаточно для определения успешности полученных статистических зависимостей на длительном промежутке.</w:t>
      </w:r>
    </w:p>
    <w:p w:rsidR="00410307" w:rsidRPr="00A4375C" w:rsidRDefault="00410307">
      <w:pPr>
        <w:spacing w:after="160" w:line="259" w:lineRule="auto"/>
        <w:ind w:firstLine="0"/>
        <w:jc w:val="left"/>
      </w:pPr>
    </w:p>
    <w:p w:rsidR="00410307" w:rsidRPr="008B4F38" w:rsidRDefault="008B4F38" w:rsidP="00410307">
      <w:pPr>
        <w:pStyle w:val="1"/>
      </w:pPr>
      <w:bookmarkStart w:id="2" w:name="_Toc391277011"/>
      <w:r>
        <w:t xml:space="preserve">Методология </w:t>
      </w:r>
      <w:r w:rsidR="00410307">
        <w:rPr>
          <w:lang w:val="en-US"/>
        </w:rPr>
        <w:t>MOS</w:t>
      </w:r>
      <w:bookmarkEnd w:id="2"/>
    </w:p>
    <w:p w:rsidR="00410307" w:rsidRPr="00A16FB3" w:rsidRDefault="00410307" w:rsidP="00303151">
      <w:r>
        <w:t>Гидродинамическиемодели</w:t>
      </w:r>
      <w:r w:rsidR="008B4F38">
        <w:t xml:space="preserve"> атмосферы</w:t>
      </w:r>
      <w:r>
        <w:t>изначально</w:t>
      </w:r>
      <w:r w:rsidR="008B4F38">
        <w:t>,</w:t>
      </w:r>
      <w:r>
        <w:t>всилуограниченностивычислительныхресурсовинеполнотыматематическогоописания</w:t>
      </w:r>
      <w:r w:rsidR="008B4F38">
        <w:t>,</w:t>
      </w:r>
      <w:r>
        <w:t>применялисьдляпрогнозасиноптическойситуации</w:t>
      </w:r>
      <w:r w:rsidRPr="008B4F38">
        <w:t xml:space="preserve"> (</w:t>
      </w:r>
      <w:r>
        <w:t>общейциркуляции</w:t>
      </w:r>
      <w:r w:rsidRPr="00941AFF">
        <w:t xml:space="preserve">. </w:t>
      </w:r>
      <w:r>
        <w:t xml:space="preserve">Исследуястатистические связи между переменными ОА и фактически наблюдавшимися погодными условиями, </w:t>
      </w:r>
      <w:proofErr w:type="spellStart"/>
      <w:r>
        <w:t>Клаин</w:t>
      </w:r>
      <w:proofErr w:type="spellEnd"/>
      <w:r>
        <w:t xml:space="preserve"> и др. </w:t>
      </w:r>
      <w:r w:rsidR="00C776E2">
        <w:rPr>
          <w:lang w:val="en-US"/>
        </w:rPr>
        <w:fldChar w:fldCharType="begin" w:fldLock="1"/>
      </w:r>
      <w:r w:rsidR="00121025">
        <w:rPr>
          <w:lang w:val="en-US"/>
        </w:rPr>
        <w:instrText>ADDINCSL</w:instrText>
      </w:r>
      <w:r w:rsidR="00121025" w:rsidRPr="00F2334B">
        <w:instrText>_</w:instrText>
      </w:r>
      <w:r w:rsidR="00121025">
        <w:rPr>
          <w:lang w:val="en-US"/>
        </w:rPr>
        <w:instrText>CITATION</w:instrText>
      </w:r>
      <w:r w:rsidR="00121025" w:rsidRPr="00F2334B">
        <w:instrText xml:space="preserve"> { "</w:instrText>
      </w:r>
      <w:r w:rsidR="00121025">
        <w:rPr>
          <w:lang w:val="en-US"/>
        </w:rPr>
        <w:instrText>citationItems</w:instrText>
      </w:r>
      <w:r w:rsidR="00121025" w:rsidRPr="00F2334B">
        <w:instrText>" : [ { "</w:instrText>
      </w:r>
      <w:r w:rsidR="00121025">
        <w:rPr>
          <w:lang w:val="en-US"/>
        </w:rPr>
        <w:instrText>id</w:instrText>
      </w:r>
      <w:r w:rsidR="00121025" w:rsidRPr="00F2334B">
        <w:instrText>" : "</w:instrText>
      </w:r>
      <w:r w:rsidR="00121025">
        <w:rPr>
          <w:lang w:val="en-US"/>
        </w:rPr>
        <w:instrText>ITEM</w:instrText>
      </w:r>
      <w:r w:rsidR="00121025" w:rsidRPr="00F2334B">
        <w:instrText>-1", "</w:instrText>
      </w:r>
      <w:r w:rsidR="00121025">
        <w:rPr>
          <w:lang w:val="en-US"/>
        </w:rPr>
        <w:instrText>itemData</w:instrText>
      </w:r>
      <w:r w:rsidR="00121025" w:rsidRPr="00F2334B">
        <w:instrText>" : { "</w:instrText>
      </w:r>
      <w:r w:rsidR="00121025">
        <w:rPr>
          <w:lang w:val="en-US"/>
        </w:rPr>
        <w:instrText>author</w:instrText>
      </w:r>
      <w:r w:rsidR="00121025" w:rsidRPr="00F2334B">
        <w:instrText>" : [ { "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family</w:instrText>
      </w:r>
      <w:r w:rsidR="00121025" w:rsidRPr="00F2334B">
        <w:instrText>" : "</w:instrText>
      </w:r>
      <w:r w:rsidR="00121025">
        <w:rPr>
          <w:lang w:val="en-US"/>
        </w:rPr>
        <w:instrText>Klein</w:instrText>
      </w:r>
      <w:r w:rsidR="00121025" w:rsidRPr="00F2334B">
        <w:instrText>", "</w:instrText>
      </w:r>
      <w:r w:rsidR="00121025">
        <w:rPr>
          <w:lang w:val="en-US"/>
        </w:rPr>
        <w:instrText>given</w:instrText>
      </w:r>
      <w:r w:rsidR="00121025" w:rsidRPr="00F2334B">
        <w:instrText>" : "</w:instrText>
      </w:r>
      <w:r w:rsidR="00121025">
        <w:rPr>
          <w:lang w:val="en-US"/>
        </w:rPr>
        <w:instrText>W</w:instrText>
      </w:r>
      <w:r w:rsidR="00121025" w:rsidRPr="00F2334B">
        <w:instrText>.</w:instrText>
      </w:r>
      <w:r w:rsidR="00121025">
        <w:rPr>
          <w:lang w:val="en-US"/>
        </w:rPr>
        <w:instrText>H</w:instrText>
      </w:r>
      <w:r w:rsidR="00121025" w:rsidRPr="00F2334B">
        <w:instrText>.", "</w:instrText>
      </w:r>
      <w:r w:rsidR="00121025">
        <w:rPr>
          <w:lang w:val="en-US"/>
        </w:rPr>
        <w:instrText>non</w:instrText>
      </w:r>
      <w:r w:rsidR="00121025" w:rsidRPr="00F2334B">
        <w:instrText>-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parse</w:instrText>
      </w:r>
      <w:r w:rsidR="00121025" w:rsidRPr="00F2334B">
        <w:instrText>-</w:instrText>
      </w:r>
      <w:r w:rsidR="00121025">
        <w:rPr>
          <w:lang w:val="en-US"/>
        </w:rPr>
        <w:instrText>names</w:instrText>
      </w:r>
      <w:r w:rsidR="00121025" w:rsidRPr="00F2334B">
        <w:instrText xml:space="preserve">" : </w:instrText>
      </w:r>
      <w:r w:rsidR="00121025">
        <w:rPr>
          <w:lang w:val="en-US"/>
        </w:rPr>
        <w:instrText>false</w:instrText>
      </w:r>
      <w:r w:rsidR="00121025" w:rsidRPr="00F2334B">
        <w:instrText>, "</w:instrText>
      </w:r>
      <w:r w:rsidR="00121025">
        <w:rPr>
          <w:lang w:val="en-US"/>
        </w:rPr>
        <w:instrText>suffix</w:instrText>
      </w:r>
      <w:r w:rsidR="00121025" w:rsidRPr="00F2334B">
        <w:instrText>" : "" }, { "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family</w:instrText>
      </w:r>
      <w:r w:rsidR="00121025" w:rsidRPr="00F2334B">
        <w:instrText>" : "</w:instrText>
      </w:r>
      <w:r w:rsidR="00121025">
        <w:rPr>
          <w:lang w:val="en-US"/>
        </w:rPr>
        <w:instrText>Lewis</w:instrText>
      </w:r>
      <w:r w:rsidR="00121025" w:rsidRPr="00F2334B">
        <w:instrText>", "</w:instrText>
      </w:r>
      <w:r w:rsidR="00121025">
        <w:rPr>
          <w:lang w:val="en-US"/>
        </w:rPr>
        <w:instrText>given</w:instrText>
      </w:r>
      <w:r w:rsidR="00121025" w:rsidRPr="00F2334B">
        <w:instrText>" : "</w:instrText>
      </w:r>
      <w:r w:rsidR="00121025">
        <w:rPr>
          <w:lang w:val="en-US"/>
        </w:rPr>
        <w:instrText>BM</w:instrText>
      </w:r>
      <w:r w:rsidR="00121025" w:rsidRPr="00F2334B">
        <w:instrText>", "</w:instrText>
      </w:r>
      <w:r w:rsidR="00121025">
        <w:rPr>
          <w:lang w:val="en-US"/>
        </w:rPr>
        <w:instrText>non</w:instrText>
      </w:r>
      <w:r w:rsidR="00121025" w:rsidRPr="00F2334B">
        <w:instrText>-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parse</w:instrText>
      </w:r>
      <w:r w:rsidR="00121025" w:rsidRPr="00F2334B">
        <w:instrText>-</w:instrText>
      </w:r>
      <w:r w:rsidR="00121025">
        <w:rPr>
          <w:lang w:val="en-US"/>
        </w:rPr>
        <w:instrText>names</w:instrText>
      </w:r>
      <w:r w:rsidR="00121025" w:rsidRPr="00F2334B">
        <w:instrText xml:space="preserve">" : </w:instrText>
      </w:r>
      <w:r w:rsidR="00121025">
        <w:rPr>
          <w:lang w:val="en-US"/>
        </w:rPr>
        <w:instrText>false</w:instrText>
      </w:r>
      <w:r w:rsidR="00121025" w:rsidRPr="00F2334B">
        <w:instrText>, "</w:instrText>
      </w:r>
      <w:r w:rsidR="00121025">
        <w:rPr>
          <w:lang w:val="en-US"/>
        </w:rPr>
        <w:instrText>suffix</w:instrText>
      </w:r>
      <w:r w:rsidR="00121025" w:rsidRPr="00F2334B">
        <w:instrText>" : "" }, { "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family</w:instrText>
      </w:r>
      <w:r w:rsidR="00121025" w:rsidRPr="00F2334B">
        <w:instrText>" : "</w:instrText>
      </w:r>
      <w:r w:rsidR="00121025">
        <w:rPr>
          <w:lang w:val="en-US"/>
        </w:rPr>
        <w:instrText>Enger</w:instrText>
      </w:r>
      <w:r w:rsidR="00121025" w:rsidRPr="00F2334B">
        <w:instrText>", "</w:instrText>
      </w:r>
      <w:r w:rsidR="00121025">
        <w:rPr>
          <w:lang w:val="en-US"/>
        </w:rPr>
        <w:instrText>given</w:instrText>
      </w:r>
      <w:r w:rsidR="00121025" w:rsidRPr="00F2334B">
        <w:instrText>" : "</w:instrText>
      </w:r>
      <w:r w:rsidR="00121025">
        <w:rPr>
          <w:lang w:val="en-US"/>
        </w:rPr>
        <w:instrText>I</w:instrText>
      </w:r>
      <w:r w:rsidR="00121025" w:rsidRPr="00F2334B">
        <w:instrText>.", "</w:instrText>
      </w:r>
      <w:r w:rsidR="00121025">
        <w:rPr>
          <w:lang w:val="en-US"/>
        </w:rPr>
        <w:instrText>non</w:instrText>
      </w:r>
      <w:r w:rsidR="00121025" w:rsidRPr="00F2334B">
        <w:instrText>-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parse</w:instrText>
      </w:r>
      <w:r w:rsidR="00121025" w:rsidRPr="00F2334B">
        <w:instrText>-</w:instrText>
      </w:r>
      <w:r w:rsidR="00121025">
        <w:rPr>
          <w:lang w:val="en-US"/>
        </w:rPr>
        <w:instrText>names</w:instrText>
      </w:r>
      <w:r w:rsidR="00121025" w:rsidRPr="00F2334B">
        <w:instrText xml:space="preserve">" : </w:instrText>
      </w:r>
      <w:r w:rsidR="00121025">
        <w:rPr>
          <w:lang w:val="en-US"/>
        </w:rPr>
        <w:instrText>false</w:instrText>
      </w:r>
      <w:r w:rsidR="00121025" w:rsidRPr="00F2334B">
        <w:instrText>, "</w:instrText>
      </w:r>
      <w:r w:rsidR="00121025">
        <w:rPr>
          <w:lang w:val="en-US"/>
        </w:rPr>
        <w:instrText>suffix</w:instrText>
      </w:r>
      <w:r w:rsidR="00121025" w:rsidRPr="00F2334B">
        <w:instrText>" : "" } ], "</w:instrText>
      </w:r>
      <w:r w:rsidR="00121025">
        <w:rPr>
          <w:lang w:val="en-US"/>
        </w:rPr>
        <w:instrText>container</w:instrText>
      </w:r>
      <w:r w:rsidR="00121025" w:rsidRPr="00F2334B">
        <w:instrText>-</w:instrText>
      </w:r>
      <w:r w:rsidR="00121025">
        <w:rPr>
          <w:lang w:val="en-US"/>
        </w:rPr>
        <w:instrText>title</w:instrText>
      </w:r>
      <w:r w:rsidR="00121025" w:rsidRPr="00F2334B">
        <w:instrText>" : "</w:instrText>
      </w:r>
      <w:r w:rsidR="00121025">
        <w:rPr>
          <w:lang w:val="en-US"/>
        </w:rPr>
        <w:instrText>JournalofMeteorology</w:instrText>
      </w:r>
      <w:r w:rsidR="00121025" w:rsidRPr="00F2334B">
        <w:instrText>", "</w:instrText>
      </w:r>
      <w:r w:rsidR="00121025">
        <w:rPr>
          <w:lang w:val="en-US"/>
        </w:rPr>
        <w:instrText>id</w:instrText>
      </w:r>
      <w:r w:rsidR="00121025" w:rsidRPr="00F2334B">
        <w:instrText>" : "</w:instrText>
      </w:r>
      <w:r w:rsidR="00121025">
        <w:rPr>
          <w:lang w:val="en-US"/>
        </w:rPr>
        <w:instrText>ITEM</w:instrText>
      </w:r>
      <w:r w:rsidR="00121025" w:rsidRPr="00F2334B">
        <w:instrText>-1", "</w:instrText>
      </w:r>
      <w:r w:rsidR="00121025">
        <w:rPr>
          <w:lang w:val="en-US"/>
        </w:rPr>
        <w:instrText>issue</w:instrText>
      </w:r>
      <w:r w:rsidR="00121025" w:rsidRPr="00F2334B">
        <w:instrText>" : "6", "</w:instrText>
      </w:r>
      <w:r w:rsidR="00121025">
        <w:rPr>
          <w:lang w:val="en-US"/>
        </w:rPr>
        <w:instrText>issued</w:instrText>
      </w:r>
      <w:r w:rsidR="00121025" w:rsidRPr="00F2334B">
        <w:instrText>" : { "</w:instrText>
      </w:r>
      <w:r w:rsidR="00121025">
        <w:rPr>
          <w:lang w:val="en-US"/>
        </w:rPr>
        <w:instrText>date</w:instrText>
      </w:r>
      <w:r w:rsidR="00121025" w:rsidRPr="00F2334B">
        <w:instrText>-</w:instrText>
      </w:r>
      <w:r w:rsidR="00121025">
        <w:rPr>
          <w:lang w:val="en-US"/>
        </w:rPr>
        <w:instrText>parts</w:instrText>
      </w:r>
      <w:r w:rsidR="00121025" w:rsidRPr="00F2334B">
        <w:instrText>" : [ [ "1959" ] ] }, "</w:instrText>
      </w:r>
      <w:r w:rsidR="00121025">
        <w:rPr>
          <w:lang w:val="en-US"/>
        </w:rPr>
        <w:instrText>page</w:instrText>
      </w:r>
      <w:r w:rsidR="00121025" w:rsidRPr="00F2334B">
        <w:instrText>" : "672\</w:instrText>
      </w:r>
      <w:r w:rsidR="00121025">
        <w:rPr>
          <w:lang w:val="en-US"/>
        </w:rPr>
        <w:instrText>u</w:instrText>
      </w:r>
      <w:r w:rsidR="00121025" w:rsidRPr="00F2334B">
        <w:instrText>2013682", "</w:instrText>
      </w:r>
      <w:r w:rsidR="00121025">
        <w:rPr>
          <w:lang w:val="en-US"/>
        </w:rPr>
        <w:instrText>title</w:instrText>
      </w:r>
      <w:r w:rsidR="00121025" w:rsidRPr="00F2334B">
        <w:instrText>" : "</w:instrText>
      </w:r>
      <w:r w:rsidR="00121025">
        <w:rPr>
          <w:lang w:val="en-US"/>
        </w:rPr>
        <w:instrText>Objectivepredictionoffive</w:instrText>
      </w:r>
      <w:r w:rsidR="00121025" w:rsidRPr="00F2334B">
        <w:instrText>-</w:instrText>
      </w:r>
      <w:r w:rsidR="00121025">
        <w:rPr>
          <w:lang w:val="en-US"/>
        </w:rPr>
        <w:instrText>daymeantemperaturesduringwinter</w:instrText>
      </w:r>
      <w:r w:rsidR="00121025" w:rsidRPr="00F2334B">
        <w:instrText>.", "</w:instrText>
      </w:r>
      <w:r w:rsidR="00121025">
        <w:rPr>
          <w:lang w:val="en-US"/>
        </w:rPr>
        <w:instrText>type</w:instrText>
      </w:r>
      <w:r w:rsidR="00121025" w:rsidRPr="00F2334B">
        <w:instrText>" : "</w:instrText>
      </w:r>
      <w:r w:rsidR="00121025">
        <w:rPr>
          <w:lang w:val="en-US"/>
        </w:rPr>
        <w:instrText>article</w:instrText>
      </w:r>
      <w:r w:rsidR="00121025" w:rsidRPr="00F2334B">
        <w:instrText>-</w:instrText>
      </w:r>
      <w:r w:rsidR="00121025">
        <w:rPr>
          <w:lang w:val="en-US"/>
        </w:rPr>
        <w:instrText>journal</w:instrText>
      </w:r>
      <w:r w:rsidR="00121025" w:rsidRPr="00F2334B">
        <w:instrText>", "</w:instrText>
      </w:r>
      <w:r w:rsidR="00121025">
        <w:rPr>
          <w:lang w:val="en-US"/>
        </w:rPr>
        <w:instrText>volume</w:instrText>
      </w:r>
      <w:r w:rsidR="00121025" w:rsidRPr="00F2334B">
        <w:instrText>" : "16" }, "</w:instrText>
      </w:r>
      <w:r w:rsidR="00121025">
        <w:rPr>
          <w:lang w:val="en-US"/>
        </w:rPr>
        <w:instrText>uris</w:instrText>
      </w:r>
      <w:r w:rsidR="00121025" w:rsidRPr="00F2334B">
        <w:instrText>" : [ "</w:instrText>
      </w:r>
      <w:r w:rsidR="00121025">
        <w:rPr>
          <w:lang w:val="en-US"/>
        </w:rPr>
        <w:instrText>http</w:instrText>
      </w:r>
      <w:r w:rsidR="00121025" w:rsidRPr="00F2334B">
        <w:instrText>://</w:instrText>
      </w:r>
      <w:r w:rsidR="00121025">
        <w:rPr>
          <w:lang w:val="en-US"/>
        </w:rPr>
        <w:instrText>www</w:instrText>
      </w:r>
      <w:r w:rsidR="00121025" w:rsidRPr="00F2334B">
        <w:instrText>.</w:instrText>
      </w:r>
      <w:r w:rsidR="00121025">
        <w:rPr>
          <w:lang w:val="en-US"/>
        </w:rPr>
        <w:instrText>mendeley</w:instrText>
      </w:r>
      <w:r w:rsidR="00121025" w:rsidRPr="00F2334B">
        <w:instrText>.</w:instrText>
      </w:r>
      <w:r w:rsidR="00121025">
        <w:rPr>
          <w:lang w:val="en-US"/>
        </w:rPr>
        <w:instrText>com</w:instrText>
      </w:r>
      <w:r w:rsidR="00121025" w:rsidRPr="00F2334B">
        <w:instrText>/</w:instrText>
      </w:r>
      <w:r w:rsidR="00121025">
        <w:rPr>
          <w:lang w:val="en-US"/>
        </w:rPr>
        <w:instrText>documents</w:instrText>
      </w:r>
      <w:r w:rsidR="00121025" w:rsidRPr="00F2334B">
        <w:instrText>/?</w:instrText>
      </w:r>
      <w:r w:rsidR="00121025">
        <w:rPr>
          <w:lang w:val="en-US"/>
        </w:rPr>
        <w:instrText>uuid</w:instrText>
      </w:r>
      <w:r w:rsidR="00121025" w:rsidRPr="00F2334B">
        <w:instrText>=</w:instrText>
      </w:r>
      <w:r w:rsidR="00121025">
        <w:rPr>
          <w:lang w:val="en-US"/>
        </w:rPr>
        <w:instrText>a</w:instrText>
      </w:r>
      <w:r w:rsidR="00121025" w:rsidRPr="00F2334B">
        <w:instrText>4029</w:instrText>
      </w:r>
      <w:r w:rsidR="00121025">
        <w:rPr>
          <w:lang w:val="en-US"/>
        </w:rPr>
        <w:instrText>d</w:instrText>
      </w:r>
      <w:r w:rsidR="00121025" w:rsidRPr="00F2334B">
        <w:instrText>11-781</w:instrText>
      </w:r>
      <w:r w:rsidR="00121025">
        <w:rPr>
          <w:lang w:val="en-US"/>
        </w:rPr>
        <w:instrText>c</w:instrText>
      </w:r>
      <w:r w:rsidR="00121025" w:rsidRPr="00F2334B">
        <w:instrText>-4163-</w:instrText>
      </w:r>
      <w:r w:rsidR="00121025">
        <w:rPr>
          <w:lang w:val="en-US"/>
        </w:rPr>
        <w:instrText>a</w:instrText>
      </w:r>
      <w:r w:rsidR="00121025" w:rsidRPr="00F2334B">
        <w:instrText>75</w:instrText>
      </w:r>
      <w:r w:rsidR="00121025">
        <w:rPr>
          <w:lang w:val="en-US"/>
        </w:rPr>
        <w:instrText>b</w:instrText>
      </w:r>
      <w:r w:rsidR="00121025" w:rsidRPr="00F2334B">
        <w:instrText>-52</w:instrText>
      </w:r>
      <w:r w:rsidR="00121025">
        <w:rPr>
          <w:lang w:val="en-US"/>
        </w:rPr>
        <w:instrText>f</w:instrText>
      </w:r>
      <w:r w:rsidR="00121025" w:rsidRPr="00F2334B">
        <w:instrText>58</w:instrText>
      </w:r>
      <w:r w:rsidR="00121025">
        <w:rPr>
          <w:lang w:val="en-US"/>
        </w:rPr>
        <w:instrText>a</w:instrText>
      </w:r>
      <w:r w:rsidR="00121025" w:rsidRPr="00F2334B">
        <w:instrText>4</w:instrText>
      </w:r>
      <w:r w:rsidR="00121025">
        <w:rPr>
          <w:lang w:val="en-US"/>
        </w:rPr>
        <w:instrText>a</w:instrText>
      </w:r>
      <w:r w:rsidR="00121025" w:rsidRPr="00F2334B">
        <w:instrText>6614" ] } ], "</w:instrText>
      </w:r>
      <w:r w:rsidR="00121025">
        <w:rPr>
          <w:lang w:val="en-US"/>
        </w:rPr>
        <w:instrText>mendeley</w:instrText>
      </w:r>
      <w:r w:rsidR="00121025" w:rsidRPr="00F2334B">
        <w:instrText>" : { "</w:instrText>
      </w:r>
      <w:r w:rsidR="00121025">
        <w:rPr>
          <w:lang w:val="en-US"/>
        </w:rPr>
        <w:instrText>previouslyFormattedCitation</w:instrText>
      </w:r>
      <w:r w:rsidR="00121025" w:rsidRPr="00F2334B">
        <w:instrText>" : "[3]" }, "</w:instrText>
      </w:r>
      <w:r w:rsidR="00121025">
        <w:rPr>
          <w:lang w:val="en-US"/>
        </w:rPr>
        <w:instrText>properties</w:instrText>
      </w:r>
      <w:r w:rsidR="00121025" w:rsidRPr="00F2334B">
        <w:instrText>" : { "</w:instrText>
      </w:r>
      <w:r w:rsidR="00121025">
        <w:rPr>
          <w:lang w:val="en-US"/>
        </w:rPr>
        <w:instrText>noteIndex</w:instrText>
      </w:r>
      <w:r w:rsidR="00121025" w:rsidRPr="00F2334B">
        <w:instrText>" : 0 }, "</w:instrText>
      </w:r>
      <w:r w:rsidR="00121025">
        <w:rPr>
          <w:lang w:val="en-US"/>
        </w:rPr>
        <w:instrText>schema</w:instrText>
      </w:r>
      <w:r w:rsidR="00121025" w:rsidRPr="00F2334B">
        <w:instrText>" : "</w:instrText>
      </w:r>
      <w:r w:rsidR="00121025">
        <w:rPr>
          <w:lang w:val="en-US"/>
        </w:rPr>
        <w:instrText>https</w:instrText>
      </w:r>
      <w:r w:rsidR="00121025" w:rsidRPr="00F2334B">
        <w:instrText>://</w:instrText>
      </w:r>
      <w:r w:rsidR="00121025">
        <w:rPr>
          <w:lang w:val="en-US"/>
        </w:rPr>
        <w:instrText>github</w:instrText>
      </w:r>
      <w:r w:rsidR="00121025" w:rsidRPr="00F2334B">
        <w:instrText>.</w:instrText>
      </w:r>
      <w:r w:rsidR="00121025">
        <w:rPr>
          <w:lang w:val="en-US"/>
        </w:rPr>
        <w:instrText>com</w:instrText>
      </w:r>
      <w:r w:rsidR="00121025" w:rsidRPr="00F2334B">
        <w:instrText>/</w:instrText>
      </w:r>
      <w:r w:rsidR="00121025">
        <w:rPr>
          <w:lang w:val="en-US"/>
        </w:rPr>
        <w:instrText>citation</w:instrText>
      </w:r>
      <w:r w:rsidR="00121025" w:rsidRPr="00F2334B">
        <w:instrText>-</w:instrText>
      </w:r>
      <w:r w:rsidR="00121025">
        <w:rPr>
          <w:lang w:val="en-US"/>
        </w:rPr>
        <w:instrText>style</w:instrText>
      </w:r>
      <w:r w:rsidR="00121025" w:rsidRPr="00F2334B">
        <w:instrText>-</w:instrText>
      </w:r>
      <w:r w:rsidR="00121025">
        <w:rPr>
          <w:lang w:val="en-US"/>
        </w:rPr>
        <w:instrText>language</w:instrText>
      </w:r>
      <w:r w:rsidR="00121025" w:rsidRPr="00F2334B">
        <w:instrText>/</w:instrText>
      </w:r>
      <w:r w:rsidR="00121025">
        <w:rPr>
          <w:lang w:val="en-US"/>
        </w:rPr>
        <w:instrText>schema</w:instrText>
      </w:r>
      <w:r w:rsidR="00121025" w:rsidRPr="00F2334B">
        <w:instrText>/</w:instrText>
      </w:r>
      <w:r w:rsidR="00121025">
        <w:rPr>
          <w:lang w:val="en-US"/>
        </w:rPr>
        <w:instrText>raw</w:instrText>
      </w:r>
      <w:r w:rsidR="00121025" w:rsidRPr="00F2334B">
        <w:instrText>/</w:instrText>
      </w:r>
      <w:r w:rsidR="00121025">
        <w:rPr>
          <w:lang w:val="en-US"/>
        </w:rPr>
        <w:instrText>master</w:instrText>
      </w:r>
      <w:r w:rsidR="00121025" w:rsidRPr="00F2334B">
        <w:instrText>/</w:instrText>
      </w:r>
      <w:r w:rsidR="00121025">
        <w:rPr>
          <w:lang w:val="en-US"/>
        </w:rPr>
        <w:instrText>csl</w:instrText>
      </w:r>
      <w:r w:rsidR="00121025" w:rsidRPr="00F2334B">
        <w:instrText>-</w:instrText>
      </w:r>
      <w:r w:rsidR="00121025">
        <w:rPr>
          <w:lang w:val="en-US"/>
        </w:rPr>
        <w:instrText>citation</w:instrText>
      </w:r>
      <w:r w:rsidR="00121025" w:rsidRPr="00F2334B">
        <w:instrText>.</w:instrText>
      </w:r>
      <w:r w:rsidR="00121025">
        <w:rPr>
          <w:lang w:val="en-US"/>
        </w:rPr>
        <w:instrText>json</w:instrText>
      </w:r>
      <w:r w:rsidR="00121025" w:rsidRPr="00F2334B">
        <w:instrText>" }</w:instrText>
      </w:r>
      <w:r w:rsidR="00C776E2">
        <w:rPr>
          <w:lang w:val="en-US"/>
        </w:rPr>
        <w:fldChar w:fldCharType="separate"/>
      </w:r>
      <w:r w:rsidR="00121025" w:rsidRPr="00121025">
        <w:rPr>
          <w:noProof/>
        </w:rPr>
        <w:t>[3]</w:t>
      </w:r>
      <w:r w:rsidR="00C776E2">
        <w:rPr>
          <w:lang w:val="en-US"/>
        </w:rPr>
        <w:fldChar w:fldCharType="end"/>
      </w:r>
      <w:r>
        <w:t xml:space="preserve"> в 1959 году обнаружили устойчивую статистическую связь между осреднённой за 5 дней фактически измеренной приземной температурой и осреднённым за 5 дней полем </w:t>
      </w:r>
      <w:r>
        <w:rPr>
          <w:lang w:val="en-US"/>
        </w:rPr>
        <w:t>H</w:t>
      </w:r>
      <w:r w:rsidRPr="001F35A3">
        <w:rPr>
          <w:vertAlign w:val="subscript"/>
        </w:rPr>
        <w:t>700</w:t>
      </w:r>
      <w:r>
        <w:t xml:space="preserve">. Применение полученных уравнений регрессии для прогностических полей </w:t>
      </w:r>
      <w:r>
        <w:rPr>
          <w:lang w:val="en-US"/>
        </w:rPr>
        <w:t>H</w:t>
      </w:r>
      <w:r w:rsidRPr="00D4597C">
        <w:rPr>
          <w:vertAlign w:val="subscript"/>
        </w:rPr>
        <w:t>700</w:t>
      </w:r>
      <w:r>
        <w:t xml:space="preserve">показало хороший прогноз </w:t>
      </w:r>
      <w:proofErr w:type="spellStart"/>
      <w:r>
        <w:t>среднепентадной</w:t>
      </w:r>
      <w:proofErr w:type="spellEnd"/>
      <w:r>
        <w:t xml:space="preserve"> </w:t>
      </w:r>
      <w:r>
        <w:lastRenderedPageBreak/>
        <w:t>приземной температуры. Так была предложена концепция «идеального прогноза» (</w:t>
      </w:r>
      <w:proofErr w:type="spellStart"/>
      <w:r>
        <w:rPr>
          <w:lang w:val="en-US"/>
        </w:rPr>
        <w:t>PerfectProg</w:t>
      </w:r>
      <w:proofErr w:type="spellEnd"/>
      <w:r>
        <w:t>.</w:t>
      </w:r>
      <w:r w:rsidRPr="00DE557A">
        <w:t>,</w:t>
      </w:r>
      <w:r>
        <w:rPr>
          <w:lang w:val="en-US"/>
        </w:rPr>
        <w:t>PP</w:t>
      </w:r>
      <w:r>
        <w:t xml:space="preserve">). Согласно ей, найденные статистические связи между измеренными значениями различных </w:t>
      </w:r>
      <w:proofErr w:type="spellStart"/>
      <w:r>
        <w:t>метеоэлементов</w:t>
      </w:r>
      <w:proofErr w:type="spellEnd"/>
      <w:r>
        <w:t xml:space="preserve"> (выражение одного </w:t>
      </w:r>
      <w:proofErr w:type="spellStart"/>
      <w:r>
        <w:t>предиктанта</w:t>
      </w:r>
      <w:proofErr w:type="spellEnd"/>
      <w:r>
        <w:t xml:space="preserve"> путём линейной комбинации предикторов) применяются к результатам расчёта гидродинамической модели для составления прогноза. В качестве предикторов должны использоваться данные наблюдений, полученных либо прямыми измерениями (инструментальными), либо опосредованными (из результатов объективного анализа).</w:t>
      </w:r>
    </w:p>
    <w:p w:rsidR="00410307" w:rsidRDefault="00410307" w:rsidP="00410307">
      <w:r>
        <w:t xml:space="preserve">Схожая методика позднее была </w:t>
      </w:r>
      <w:proofErr w:type="spellStart"/>
      <w:r>
        <w:t>Гланом</w:t>
      </w:r>
      <w:proofErr w:type="spellEnd"/>
      <w:r>
        <w:t xml:space="preserve"> и Лори</w:t>
      </w:r>
      <w:r w:rsidR="00C776E2">
        <w:fldChar w:fldCharType="begin" w:fldLock="1"/>
      </w:r>
      <w:r w:rsidR="00121025">
        <w:instrText>ADDIN CSL_CITATION { "citationItems" : [ { "id" : "ITEM-1", "itemData" : { "author" : [ { "dropping-particle" : "", "family" : "Glahn", "given" : "Harry R", "non-dropping-particle" : "", "parse-names" : false, "suffix" : "" }, { "dropping-particle" : "", "family" : "Lowry", "given" : "D.A.", "non-dropping-particle" : "", "parse-names" : false, "suffix" : "" } ], "container-title" : "Journal of Applied Meteorology", "id" : "ITEM-1", "issue" : "8", "issued" : { "date-parts" : [ [ "1972" ] ] }, "page" : "1203\u20131211", "title" : "The use of model output statistics (MOS) in objective weather forecasting.", "type" : "article-journal", "volume" : "11" }, "uris" : [ "http://www.mendeley.com/documents/?uuid=76393221-8e8b-4ed2-8afb-0c0cbd1a3de8" ] }, { "id" : "ITEM-2", "itemData" : { "author" : [ { "dropping-particle" : "", "family" : "Klein", "given" : "W.H.", "non-dropping-particle" : "", "parse-names" : false, "suffix" : "" }, { "dropping-particle" : "", "family" : "Glahn", "given" : "Harry R", "non-dropping-particle" : "", "parse-names" : false, "suffix" : "" } ], "container-title" : "Bulletin of the American Meteorological Society", "id" : "ITEM-2", "issue" : "10", "issued" : { "date-parts" : [ [ "1974" ] ] }, "note" : "\n        From Duplicate 1 ( \n        \n        \n          Forecasting local weather by means of model output statistics.\n        \n        \n         - Klein, W.H.; Glahn, H.R. )\n\n        \n        \n\n        From Duplicate 2 ( \n        \n        \n          Forecasting Local Weather by Means of Model Output Statistics\n        \n        \n         - Klein, William H; Glahn, Harry R )\n\n        \n        \ndoi: 10.1175/1520-0477(1974)0552.0.CO;2\n\n        \n\n        \n\n        \n\n        From Duplicate 2 ( \n        \n        \n          Forecasting Local Weather by Means of Model Output Statistics\n        \n        \n         - Klein, William H; Glahn, Harry R )\n\n        \n        \ndoi: 10.1175/1520-0477(1974)0552.0.CO;2\n\n        \n\n      ", "page" : "1217-1227", "title" : "Forecasting local weather by means of model output statistics", "type" : "article-journal", "volume" : "55" }, "uris" : [ "http://www.mendeley.com/documents/?uuid=a9b606a5-59f3-4320-b31b-1baf4439166d" ] } ], "mendeley" : { "previouslyFormattedCitation" : "[4,5]" }, "properties" : { "noteIndex" : 0 }, "schema" : "https://github.com/citation-style-language/schema/raw/master/csl-citation.json" }</w:instrText>
      </w:r>
      <w:r w:rsidR="00C776E2">
        <w:fldChar w:fldCharType="separate"/>
      </w:r>
      <w:r w:rsidR="00121025" w:rsidRPr="00121025">
        <w:rPr>
          <w:noProof/>
        </w:rPr>
        <w:t>[4,5]</w:t>
      </w:r>
      <w:r w:rsidR="00C776E2">
        <w:fldChar w:fldCharType="end"/>
      </w:r>
      <w:r>
        <w:t xml:space="preserve">, только в качестве предикторов использовались не данные фактических наблюдений, а результаты расчёта модели. Подход был назван </w:t>
      </w:r>
      <w:r>
        <w:rPr>
          <w:lang w:val="en-US"/>
        </w:rPr>
        <w:t>MOS</w:t>
      </w:r>
      <w:r w:rsidRPr="000019D6">
        <w:t xml:space="preserve"> – </w:t>
      </w:r>
      <w:r>
        <w:rPr>
          <w:lang w:val="en-US"/>
        </w:rPr>
        <w:t>modeloutputstatistics</w:t>
      </w:r>
      <w:r>
        <w:t xml:space="preserve">. </w:t>
      </w:r>
    </w:p>
    <w:p w:rsidR="00410307" w:rsidRPr="00C04C5E" w:rsidRDefault="00410307" w:rsidP="00410307">
      <w:pPr>
        <w:tabs>
          <w:tab w:val="left" w:pos="4690"/>
        </w:tabs>
      </w:pPr>
      <w:r w:rsidRPr="00C04C5E">
        <w:t xml:space="preserve">На </w:t>
      </w:r>
      <w:r w:rsidR="00C04C5E">
        <w:t>Рисунке</w:t>
      </w:r>
      <w:r w:rsidRPr="00C04C5E">
        <w:t xml:space="preserve"> 1 изображены схемы двух версий MOS: на одной и предиктор и предиктант берутся в один и тот же момент времени (MOS1), а на второй (MOS2) допускается расхождение между временем актуальности предиктора (t) и действительным временем предиктанта (T). Левая часть рисунка относится к стадии построения уравнений регрессии, а на правой изображен способ, по которому полученные уравнения регрессии используются для получения прогноза. Чтобы разобраться какая из версий MOS лучше, разумно предположить, что лучшим предиктором, объясняющим </w:t>
      </w:r>
      <w:proofErr w:type="spellStart"/>
      <w:r w:rsidR="0057796B" w:rsidRPr="00C04C5E">
        <w:rPr>
          <w:iCs/>
          <w:lang w:val="en-US"/>
        </w:rPr>
        <w:t>y</w:t>
      </w:r>
      <w:r w:rsidR="0057796B" w:rsidRPr="00C04C5E">
        <w:rPr>
          <w:iCs/>
          <w:vertAlign w:val="subscript"/>
          <w:lang w:val="en-US"/>
        </w:rPr>
        <w:t>o</w:t>
      </w:r>
      <w:proofErr w:type="spellEnd"/>
      <w:r w:rsidR="0057796B" w:rsidRPr="00C04C5E">
        <w:t>, является</w:t>
      </w:r>
      <w:r w:rsidRPr="00C04C5E">
        <w:t xml:space="preserve"> не значение </w:t>
      </w:r>
      <w:proofErr w:type="spellStart"/>
      <w:r w:rsidRPr="00C04C5E">
        <w:rPr>
          <w:iCs/>
          <w:lang w:val="en-US"/>
        </w:rPr>
        <w:t>x</w:t>
      </w:r>
      <w:r w:rsidRPr="00C04C5E">
        <w:rPr>
          <w:iCs/>
          <w:vertAlign w:val="subscript"/>
          <w:lang w:val="en-US"/>
        </w:rPr>
        <w:t>m</w:t>
      </w:r>
      <w:proofErr w:type="spellEnd"/>
      <w:r w:rsidRPr="00C04C5E">
        <w:t xml:space="preserve">, рассчитанное моделью, а наблюденное </w:t>
      </w:r>
      <w:r w:rsidRPr="00C04C5E">
        <w:rPr>
          <w:iCs/>
          <w:lang w:val="en-US"/>
        </w:rPr>
        <w:t>x</w:t>
      </w:r>
      <w:r w:rsidRPr="00C04C5E">
        <w:rPr>
          <w:iCs/>
          <w:vertAlign w:val="subscript"/>
          <w:lang w:val="en-US"/>
        </w:rPr>
        <w:t>o</w:t>
      </w:r>
      <w:r w:rsidRPr="00C04C5E">
        <w:t xml:space="preserve">, так как только в лучшем случае смоделированное значение </w:t>
      </w:r>
      <w:proofErr w:type="spellStart"/>
      <w:r w:rsidRPr="00C04C5E">
        <w:rPr>
          <w:iCs/>
          <w:lang w:val="en-US"/>
        </w:rPr>
        <w:t>x</w:t>
      </w:r>
      <w:r w:rsidRPr="00C04C5E">
        <w:rPr>
          <w:iCs/>
          <w:vertAlign w:val="subscript"/>
          <w:lang w:val="en-US"/>
        </w:rPr>
        <w:t>m</w:t>
      </w:r>
      <w:proofErr w:type="spellEnd"/>
      <w:r w:rsidRPr="00C04C5E">
        <w:t xml:space="preserve"> может оказаться </w:t>
      </w:r>
      <w:r w:rsidR="0057796B" w:rsidRPr="00C04C5E">
        <w:t xml:space="preserve">равным </w:t>
      </w:r>
      <w:proofErr w:type="spellStart"/>
      <w:r w:rsidR="0057796B" w:rsidRPr="00C04C5E">
        <w:t>x</w:t>
      </w:r>
      <w:r w:rsidR="0057796B" w:rsidRPr="00C04C5E">
        <w:rPr>
          <w:vertAlign w:val="subscript"/>
        </w:rPr>
        <w:t>o</w:t>
      </w:r>
      <w:proofErr w:type="spellEnd"/>
      <w:r w:rsidRPr="00C04C5E">
        <w:t xml:space="preserve">. Другими словами   </w:t>
      </w:r>
      <w:proofErr w:type="spellStart"/>
      <w:r w:rsidRPr="00C04C5E">
        <w:rPr>
          <w:iCs/>
          <w:lang w:val="en-US"/>
        </w:rPr>
        <w:t>x</w:t>
      </w:r>
      <w:r w:rsidRPr="00C04C5E">
        <w:rPr>
          <w:iCs/>
          <w:vertAlign w:val="subscript"/>
          <w:lang w:val="en-US"/>
        </w:rPr>
        <w:t>m</w:t>
      </w:r>
      <w:proofErr w:type="spellEnd"/>
      <w:r w:rsidRPr="00C04C5E">
        <w:rPr>
          <w:iCs/>
        </w:rPr>
        <w:t>=</w:t>
      </w:r>
      <w:r w:rsidRPr="00C04C5E">
        <w:rPr>
          <w:iCs/>
          <w:lang w:val="en-US"/>
        </w:rPr>
        <w:t>x</w:t>
      </w:r>
      <w:r w:rsidRPr="00C04C5E">
        <w:rPr>
          <w:iCs/>
          <w:vertAlign w:val="subscript"/>
          <w:lang w:val="en-US"/>
        </w:rPr>
        <w:t>o</w:t>
      </w:r>
      <w:r w:rsidRPr="00C04C5E">
        <w:t xml:space="preserve">только в том </w:t>
      </w:r>
      <w:r w:rsidR="0057796B" w:rsidRPr="00C04C5E">
        <w:t>случае, когда</w:t>
      </w:r>
      <w:r w:rsidRPr="00C04C5E">
        <w:t xml:space="preserve"> модель является идеальной. Поэтому, в случае идеальной модели, </w:t>
      </w:r>
      <w:r w:rsidR="0057796B" w:rsidRPr="00C04C5E">
        <w:t>применение MOS</w:t>
      </w:r>
      <w:r w:rsidRPr="00C04C5E">
        <w:t xml:space="preserve">1 даст лучший результат, нежели MOS2, так как в каждый момент времени лучшим предиктором </w:t>
      </w:r>
      <w:r w:rsidR="0057796B" w:rsidRPr="00C04C5E">
        <w:t xml:space="preserve">для </w:t>
      </w:r>
      <w:proofErr w:type="spellStart"/>
      <w:r w:rsidR="0057796B" w:rsidRPr="00C04C5E">
        <w:t>yявляется</w:t>
      </w:r>
      <w:proofErr w:type="spellEnd"/>
      <w:r w:rsidR="0057796B" w:rsidRPr="00C04C5E">
        <w:t xml:space="preserve"> </w:t>
      </w:r>
      <w:proofErr w:type="spellStart"/>
      <w:r w:rsidR="0057796B" w:rsidRPr="00C04C5E">
        <w:t>x</w:t>
      </w:r>
      <w:r w:rsidR="0057796B" w:rsidRPr="003C7EA3">
        <w:rPr>
          <w:vertAlign w:val="subscript"/>
        </w:rPr>
        <w:t>o</w:t>
      </w:r>
      <w:proofErr w:type="spellEnd"/>
      <w:r w:rsidRPr="00C04C5E">
        <w:t xml:space="preserve"> взятый в тот же момент времени.</w:t>
      </w:r>
    </w:p>
    <w:p w:rsidR="00410307" w:rsidRPr="00C04C5E" w:rsidRDefault="00410307" w:rsidP="00410307">
      <w:pPr>
        <w:tabs>
          <w:tab w:val="left" w:pos="4690"/>
        </w:tabs>
      </w:pPr>
      <w:r w:rsidRPr="00C04C5E">
        <w:t xml:space="preserve">Однако идеальных моделей не существует, и </w:t>
      </w:r>
      <w:proofErr w:type="spellStart"/>
      <w:r w:rsidRPr="00C04C5E">
        <w:rPr>
          <w:iCs/>
          <w:lang w:val="en-US"/>
        </w:rPr>
        <w:t>x</w:t>
      </w:r>
      <w:r w:rsidRPr="00C04C5E">
        <w:rPr>
          <w:iCs/>
          <w:vertAlign w:val="subscript"/>
          <w:lang w:val="en-US"/>
        </w:rPr>
        <w:t>m</w:t>
      </w:r>
      <w:proofErr w:type="spellEnd"/>
      <w:r w:rsidRPr="00C04C5E">
        <w:t xml:space="preserve"> согласуется с </w:t>
      </w:r>
      <w:r w:rsidRPr="00C04C5E">
        <w:rPr>
          <w:iCs/>
          <w:lang w:val="en-US"/>
        </w:rPr>
        <w:t>x</w:t>
      </w:r>
      <w:r w:rsidRPr="00C04C5E">
        <w:rPr>
          <w:iCs/>
          <w:vertAlign w:val="subscript"/>
          <w:lang w:val="en-US"/>
        </w:rPr>
        <w:t>o</w:t>
      </w:r>
      <w:r w:rsidRPr="00C04C5E">
        <w:t xml:space="preserve"> только в начальный момент времени, после чего будет наблюдаться расхождение, вызванное не только </w:t>
      </w:r>
      <w:proofErr w:type="spellStart"/>
      <w:r w:rsidRPr="00C04C5E">
        <w:t>неидеальностью</w:t>
      </w:r>
      <w:proofErr w:type="spellEnd"/>
      <w:r w:rsidRPr="00C04C5E">
        <w:t xml:space="preserve"> модели, но также и</w:t>
      </w:r>
      <w:r w:rsidR="003B7E5E">
        <w:t xml:space="preserve"> хаотичностью самой атмосферы. </w:t>
      </w:r>
      <w:r w:rsidRPr="00C04C5E">
        <w:t xml:space="preserve">Это расхождение, в свою очередь, приведет к дальнейшему расхождению между </w:t>
      </w:r>
      <w:r w:rsidRPr="00C04C5E">
        <w:rPr>
          <w:iCs/>
          <w:lang w:val="en-US"/>
        </w:rPr>
        <w:t>x</w:t>
      </w:r>
      <w:r w:rsidRPr="00C04C5E">
        <w:rPr>
          <w:iCs/>
          <w:vertAlign w:val="subscript"/>
          <w:lang w:val="en-US"/>
        </w:rPr>
        <w:t>o</w:t>
      </w:r>
      <w:r w:rsidR="0057796B" w:rsidRPr="00C04C5E">
        <w:t>и y</w:t>
      </w:r>
      <w:r w:rsidRPr="00C04C5E">
        <w:t>, которое будет увеличиваться во времени. В таком случае, если искажения информации, вызванные несовершенной природой моделей, превышают потери вызванные хаотичностью атмосферы, то качество MOS2 превзойдет качество MOS1.</w:t>
      </w:r>
    </w:p>
    <w:p w:rsidR="00410307" w:rsidRDefault="00410307" w:rsidP="00410307">
      <w:pPr>
        <w:tabs>
          <w:tab w:val="left" w:pos="4690"/>
        </w:tabs>
      </w:pPr>
      <w:r w:rsidRPr="00F81287">
        <w:t xml:space="preserve">Исходя из того, что в качестве основных причин искажения информации </w:t>
      </w:r>
      <w:r>
        <w:t>при составлении прогноза</w:t>
      </w:r>
      <w:r w:rsidRPr="00F81287">
        <w:t xml:space="preserve"> рассматриваетсяа) несовершенство модели и б) природа атмосферы, логично разделить учёт их вклада в общий результат. </w:t>
      </w:r>
      <w:proofErr w:type="spellStart"/>
      <w:r>
        <w:t>Марзбан</w:t>
      </w:r>
      <w:proofErr w:type="spellEnd"/>
      <w:r w:rsidR="00C776E2">
        <w:rPr>
          <w:lang w:val="en-US"/>
        </w:rPr>
        <w:fldChar w:fldCharType="begin" w:fldLock="1"/>
      </w:r>
      <w:r w:rsidR="00121025">
        <w:rPr>
          <w:lang w:val="en-US"/>
        </w:rPr>
        <w:instrText>ADDINCSL</w:instrText>
      </w:r>
      <w:r w:rsidR="00121025" w:rsidRPr="00F2334B">
        <w:instrText>_</w:instrText>
      </w:r>
      <w:r w:rsidR="00121025">
        <w:rPr>
          <w:lang w:val="en-US"/>
        </w:rPr>
        <w:instrText>CITATION</w:instrText>
      </w:r>
      <w:r w:rsidR="00121025" w:rsidRPr="00F2334B">
        <w:instrText xml:space="preserve"> { "</w:instrText>
      </w:r>
      <w:r w:rsidR="00121025">
        <w:rPr>
          <w:lang w:val="en-US"/>
        </w:rPr>
        <w:instrText>citationItems</w:instrText>
      </w:r>
      <w:r w:rsidR="00121025" w:rsidRPr="00F2334B">
        <w:instrText>" : [ { "</w:instrText>
      </w:r>
      <w:r w:rsidR="00121025">
        <w:rPr>
          <w:lang w:val="en-US"/>
        </w:rPr>
        <w:instrText>id</w:instrText>
      </w:r>
      <w:r w:rsidR="00121025" w:rsidRPr="00F2334B">
        <w:instrText>" : "</w:instrText>
      </w:r>
      <w:r w:rsidR="00121025">
        <w:rPr>
          <w:lang w:val="en-US"/>
        </w:rPr>
        <w:instrText>ITEM</w:instrText>
      </w:r>
      <w:r w:rsidR="00121025" w:rsidRPr="00F2334B">
        <w:instrText>-1", "</w:instrText>
      </w:r>
      <w:r w:rsidR="00121025">
        <w:rPr>
          <w:lang w:val="en-US"/>
        </w:rPr>
        <w:instrText>itemData</w:instrText>
      </w:r>
      <w:r w:rsidR="00121025" w:rsidRPr="00F2334B">
        <w:instrText>" : { "</w:instrText>
      </w:r>
      <w:r w:rsidR="00121025">
        <w:rPr>
          <w:lang w:val="en-US"/>
        </w:rPr>
        <w:instrText>DOI</w:instrText>
      </w:r>
      <w:r w:rsidR="00121025" w:rsidRPr="00F2334B">
        <w:instrText>" : "10.1175/</w:instrText>
      </w:r>
      <w:r w:rsidR="00121025">
        <w:rPr>
          <w:lang w:val="en-US"/>
        </w:rPr>
        <w:instrText>MWR</w:instrText>
      </w:r>
      <w:r w:rsidR="00121025" w:rsidRPr="00F2334B">
        <w:instrText>3088.1", "</w:instrText>
      </w:r>
      <w:r w:rsidR="00121025">
        <w:rPr>
          <w:lang w:val="en-US"/>
        </w:rPr>
        <w:instrText>author</w:instrText>
      </w:r>
      <w:r w:rsidR="00121025" w:rsidRPr="00F2334B">
        <w:instrText>" : [ { "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family</w:instrText>
      </w:r>
      <w:r w:rsidR="00121025" w:rsidRPr="00F2334B">
        <w:instrText>" : "</w:instrText>
      </w:r>
      <w:r w:rsidR="00121025">
        <w:rPr>
          <w:lang w:val="en-US"/>
        </w:rPr>
        <w:instrText>Marzban</w:instrText>
      </w:r>
      <w:r w:rsidR="00121025" w:rsidRPr="00F2334B">
        <w:instrText>", "</w:instrText>
      </w:r>
      <w:r w:rsidR="00121025">
        <w:rPr>
          <w:lang w:val="en-US"/>
        </w:rPr>
        <w:instrText>given</w:instrText>
      </w:r>
      <w:r w:rsidR="00121025" w:rsidRPr="00F2334B">
        <w:instrText>" : "</w:instrText>
      </w:r>
      <w:r w:rsidR="00121025">
        <w:rPr>
          <w:lang w:val="en-US"/>
        </w:rPr>
        <w:instrText>Caren</w:instrText>
      </w:r>
      <w:r w:rsidR="00121025" w:rsidRPr="00F2334B">
        <w:instrText>", "</w:instrText>
      </w:r>
      <w:r w:rsidR="00121025">
        <w:rPr>
          <w:lang w:val="en-US"/>
        </w:rPr>
        <w:instrText>non</w:instrText>
      </w:r>
      <w:r w:rsidR="00121025" w:rsidRPr="00F2334B">
        <w:instrText>-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parse</w:instrText>
      </w:r>
      <w:r w:rsidR="00121025" w:rsidRPr="00F2334B">
        <w:instrText>-</w:instrText>
      </w:r>
      <w:r w:rsidR="00121025">
        <w:rPr>
          <w:lang w:val="en-US"/>
        </w:rPr>
        <w:instrText>names</w:instrText>
      </w:r>
      <w:r w:rsidR="00121025" w:rsidRPr="00F2334B">
        <w:instrText xml:space="preserve">" : </w:instrText>
      </w:r>
      <w:r w:rsidR="00121025">
        <w:rPr>
          <w:lang w:val="en-US"/>
        </w:rPr>
        <w:instrText>false</w:instrText>
      </w:r>
      <w:r w:rsidR="00121025" w:rsidRPr="00F2334B">
        <w:instrText>, "</w:instrText>
      </w:r>
      <w:r w:rsidR="00121025">
        <w:rPr>
          <w:lang w:val="en-US"/>
        </w:rPr>
        <w:instrText>suffix</w:instrText>
      </w:r>
      <w:r w:rsidR="00121025" w:rsidRPr="00F2334B">
        <w:instrText>" : "" }, { "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family</w:instrText>
      </w:r>
      <w:r w:rsidR="00121025" w:rsidRPr="00F2334B">
        <w:instrText>" : "</w:instrText>
      </w:r>
      <w:r w:rsidR="00121025">
        <w:rPr>
          <w:lang w:val="en-US"/>
        </w:rPr>
        <w:instrText>Sandgathe</w:instrText>
      </w:r>
      <w:r w:rsidR="00121025" w:rsidRPr="00F2334B">
        <w:instrText>", "</w:instrText>
      </w:r>
      <w:r w:rsidR="00121025">
        <w:rPr>
          <w:lang w:val="en-US"/>
        </w:rPr>
        <w:instrText>given</w:instrText>
      </w:r>
      <w:r w:rsidR="00121025" w:rsidRPr="00F2334B">
        <w:instrText>" : "</w:instrText>
      </w:r>
      <w:r w:rsidR="00121025">
        <w:rPr>
          <w:lang w:val="en-US"/>
        </w:rPr>
        <w:instrText>Scott</w:instrText>
      </w:r>
      <w:r w:rsidR="00121025" w:rsidRPr="00F2334B">
        <w:instrText>", "</w:instrText>
      </w:r>
      <w:r w:rsidR="00121025">
        <w:rPr>
          <w:lang w:val="en-US"/>
        </w:rPr>
        <w:instrText>non</w:instrText>
      </w:r>
      <w:r w:rsidR="00121025" w:rsidRPr="00F2334B">
        <w:instrText>-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parse</w:instrText>
      </w:r>
      <w:r w:rsidR="00121025" w:rsidRPr="00F2334B">
        <w:instrText>-</w:instrText>
      </w:r>
      <w:r w:rsidR="00121025">
        <w:rPr>
          <w:lang w:val="en-US"/>
        </w:rPr>
        <w:instrText>names</w:instrText>
      </w:r>
      <w:r w:rsidR="00121025" w:rsidRPr="00F2334B">
        <w:instrText xml:space="preserve">" : </w:instrText>
      </w:r>
      <w:r w:rsidR="00121025">
        <w:rPr>
          <w:lang w:val="en-US"/>
        </w:rPr>
        <w:instrText>false</w:instrText>
      </w:r>
      <w:r w:rsidR="00121025" w:rsidRPr="00F2334B">
        <w:instrText>, "</w:instrText>
      </w:r>
      <w:r w:rsidR="00121025">
        <w:rPr>
          <w:lang w:val="en-US"/>
        </w:rPr>
        <w:instrText>suffix</w:instrText>
      </w:r>
      <w:r w:rsidR="00121025" w:rsidRPr="00F2334B">
        <w:instrText>" : "" }, { "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family</w:instrText>
      </w:r>
      <w:r w:rsidR="00121025" w:rsidRPr="00F2334B">
        <w:instrText>" : "</w:instrText>
      </w:r>
      <w:r w:rsidR="00121025">
        <w:rPr>
          <w:lang w:val="en-US"/>
        </w:rPr>
        <w:instrText>Kalnay</w:instrText>
      </w:r>
      <w:r w:rsidR="00121025" w:rsidRPr="00F2334B">
        <w:instrText>", "</w:instrText>
      </w:r>
      <w:r w:rsidR="00121025">
        <w:rPr>
          <w:lang w:val="en-US"/>
        </w:rPr>
        <w:instrText>given</w:instrText>
      </w:r>
      <w:r w:rsidR="00121025" w:rsidRPr="00F2334B">
        <w:instrText>" : "</w:instrText>
      </w:r>
      <w:r w:rsidR="00121025">
        <w:rPr>
          <w:lang w:val="en-US"/>
        </w:rPr>
        <w:instrText>Eugenia</w:instrText>
      </w:r>
      <w:r w:rsidR="00121025" w:rsidRPr="00F2334B">
        <w:instrText>", "</w:instrText>
      </w:r>
      <w:r w:rsidR="00121025">
        <w:rPr>
          <w:lang w:val="en-US"/>
        </w:rPr>
        <w:instrText>non</w:instrText>
      </w:r>
      <w:r w:rsidR="00121025" w:rsidRPr="00F2334B">
        <w:instrText>-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parse</w:instrText>
      </w:r>
      <w:r w:rsidR="00121025" w:rsidRPr="00F2334B">
        <w:instrText>-</w:instrText>
      </w:r>
      <w:r w:rsidR="00121025">
        <w:rPr>
          <w:lang w:val="en-US"/>
        </w:rPr>
        <w:instrText>names</w:instrText>
      </w:r>
      <w:r w:rsidR="00121025" w:rsidRPr="00F2334B">
        <w:instrText xml:space="preserve">" : </w:instrText>
      </w:r>
      <w:r w:rsidR="00121025">
        <w:rPr>
          <w:lang w:val="en-US"/>
        </w:rPr>
        <w:instrText>false</w:instrText>
      </w:r>
      <w:r w:rsidR="00121025" w:rsidRPr="00F2334B">
        <w:instrText>, "</w:instrText>
      </w:r>
      <w:r w:rsidR="00121025">
        <w:rPr>
          <w:lang w:val="en-US"/>
        </w:rPr>
        <w:instrText>suffix</w:instrText>
      </w:r>
      <w:r w:rsidR="00121025" w:rsidRPr="00F2334B">
        <w:instrText>" : "" } ], "</w:instrText>
      </w:r>
      <w:r w:rsidR="00121025">
        <w:rPr>
          <w:lang w:val="en-US"/>
        </w:rPr>
        <w:instrText>container</w:instrText>
      </w:r>
      <w:r w:rsidR="00121025" w:rsidRPr="00F2334B">
        <w:instrText>-</w:instrText>
      </w:r>
      <w:r w:rsidR="00121025">
        <w:rPr>
          <w:lang w:val="en-US"/>
        </w:rPr>
        <w:instrText>title</w:instrText>
      </w:r>
      <w:r w:rsidR="00121025" w:rsidRPr="00F2334B">
        <w:instrText>" : "</w:instrText>
      </w:r>
      <w:r w:rsidR="00121025">
        <w:rPr>
          <w:lang w:val="en-US"/>
        </w:rPr>
        <w:instrText>MonthlyWeatherReview</w:instrText>
      </w:r>
      <w:r w:rsidR="00121025" w:rsidRPr="00F2334B">
        <w:instrText>", "</w:instrText>
      </w:r>
      <w:r w:rsidR="00121025">
        <w:rPr>
          <w:lang w:val="en-US"/>
        </w:rPr>
        <w:instrText>id</w:instrText>
      </w:r>
      <w:r w:rsidR="00121025" w:rsidRPr="00F2334B">
        <w:instrText>" : "</w:instrText>
      </w:r>
      <w:r w:rsidR="00121025">
        <w:rPr>
          <w:lang w:val="en-US"/>
        </w:rPr>
        <w:instrText>ITEM</w:instrText>
      </w:r>
      <w:r w:rsidR="00121025" w:rsidRPr="00F2334B">
        <w:instrText>-1", "</w:instrText>
      </w:r>
      <w:r w:rsidR="00121025">
        <w:rPr>
          <w:lang w:val="en-US"/>
        </w:rPr>
        <w:instrText>issue</w:instrText>
      </w:r>
      <w:r w:rsidR="00121025" w:rsidRPr="00F2334B">
        <w:instrText>" : "2", "</w:instrText>
      </w:r>
      <w:r w:rsidR="00121025">
        <w:rPr>
          <w:lang w:val="en-US"/>
        </w:rPr>
        <w:instrText>issued</w:instrText>
      </w:r>
      <w:r w:rsidR="00121025" w:rsidRPr="00F2334B">
        <w:instrText>" : { "</w:instrText>
      </w:r>
      <w:r w:rsidR="00121025">
        <w:rPr>
          <w:lang w:val="en-US"/>
        </w:rPr>
        <w:instrText>date</w:instrText>
      </w:r>
      <w:r w:rsidR="00121025" w:rsidRPr="00F2334B">
        <w:instrText>-</w:instrText>
      </w:r>
      <w:r w:rsidR="00121025">
        <w:rPr>
          <w:lang w:val="en-US"/>
        </w:rPr>
        <w:instrText>parts</w:instrText>
      </w:r>
      <w:r w:rsidR="00121025" w:rsidRPr="00F2334B">
        <w:instrText>" : [ [ "2006" ] ] }, "</w:instrText>
      </w:r>
      <w:r w:rsidR="00121025">
        <w:rPr>
          <w:lang w:val="en-US"/>
        </w:rPr>
        <w:instrText>page</w:instrText>
      </w:r>
      <w:r w:rsidR="00121025" w:rsidRPr="00F2334B">
        <w:instrText>" : "657-663", "</w:instrText>
      </w:r>
      <w:r w:rsidR="00121025">
        <w:rPr>
          <w:lang w:val="en-US"/>
        </w:rPr>
        <w:instrText>title</w:instrText>
      </w:r>
      <w:r w:rsidR="00121025" w:rsidRPr="00F2334B">
        <w:instrText>" : "</w:instrText>
      </w:r>
      <w:r w:rsidR="00121025">
        <w:rPr>
          <w:lang w:val="en-US"/>
        </w:rPr>
        <w:instrText>MOS</w:instrText>
      </w:r>
      <w:r w:rsidR="00121025" w:rsidRPr="00F2334B">
        <w:instrText xml:space="preserve">, </w:instrText>
      </w:r>
      <w:r w:rsidR="00121025">
        <w:rPr>
          <w:lang w:val="en-US"/>
        </w:rPr>
        <w:instrText>PerfectProg</w:instrText>
      </w:r>
      <w:r w:rsidR="00121025" w:rsidRPr="00F2334B">
        <w:instrText xml:space="preserve">, </w:instrText>
      </w:r>
      <w:r w:rsidR="00121025">
        <w:rPr>
          <w:lang w:val="en-US"/>
        </w:rPr>
        <w:instrText>andReanalysis</w:instrText>
      </w:r>
      <w:r w:rsidR="00121025" w:rsidRPr="00F2334B">
        <w:instrText>", "</w:instrText>
      </w:r>
      <w:r w:rsidR="00121025">
        <w:rPr>
          <w:lang w:val="en-US"/>
        </w:rPr>
        <w:instrText>type</w:instrText>
      </w:r>
      <w:r w:rsidR="00121025" w:rsidRPr="00F2334B">
        <w:instrText>" : "</w:instrText>
      </w:r>
      <w:r w:rsidR="00121025">
        <w:rPr>
          <w:lang w:val="en-US"/>
        </w:rPr>
        <w:instrText>article</w:instrText>
      </w:r>
      <w:r w:rsidR="00121025" w:rsidRPr="00F2334B">
        <w:instrText>-</w:instrText>
      </w:r>
      <w:r w:rsidR="00121025">
        <w:rPr>
          <w:lang w:val="en-US"/>
        </w:rPr>
        <w:instrText>journal</w:instrText>
      </w:r>
      <w:r w:rsidR="00121025" w:rsidRPr="00F2334B">
        <w:instrText>", "</w:instrText>
      </w:r>
      <w:r w:rsidR="00121025">
        <w:rPr>
          <w:lang w:val="en-US"/>
        </w:rPr>
        <w:instrText>volume</w:instrText>
      </w:r>
      <w:r w:rsidR="00121025" w:rsidRPr="00F2334B">
        <w:instrText>" : "134" }, "</w:instrText>
      </w:r>
      <w:r w:rsidR="00121025">
        <w:rPr>
          <w:lang w:val="en-US"/>
        </w:rPr>
        <w:instrText>uris</w:instrText>
      </w:r>
      <w:r w:rsidR="00121025" w:rsidRPr="00F2334B">
        <w:instrText>" : [ "</w:instrText>
      </w:r>
      <w:r w:rsidR="00121025">
        <w:rPr>
          <w:lang w:val="en-US"/>
        </w:rPr>
        <w:instrText>http</w:instrText>
      </w:r>
      <w:r w:rsidR="00121025" w:rsidRPr="00F2334B">
        <w:instrText>://</w:instrText>
      </w:r>
      <w:r w:rsidR="00121025">
        <w:rPr>
          <w:lang w:val="en-US"/>
        </w:rPr>
        <w:instrText>www</w:instrText>
      </w:r>
      <w:r w:rsidR="00121025" w:rsidRPr="00F2334B">
        <w:instrText>.</w:instrText>
      </w:r>
      <w:r w:rsidR="00121025">
        <w:rPr>
          <w:lang w:val="en-US"/>
        </w:rPr>
        <w:instrText>mendeley</w:instrText>
      </w:r>
      <w:r w:rsidR="00121025" w:rsidRPr="00F2334B">
        <w:instrText>.</w:instrText>
      </w:r>
      <w:r w:rsidR="00121025">
        <w:rPr>
          <w:lang w:val="en-US"/>
        </w:rPr>
        <w:instrText>com</w:instrText>
      </w:r>
      <w:r w:rsidR="00121025" w:rsidRPr="00F2334B">
        <w:instrText>/</w:instrText>
      </w:r>
      <w:r w:rsidR="00121025">
        <w:rPr>
          <w:lang w:val="en-US"/>
        </w:rPr>
        <w:instrText>documents</w:instrText>
      </w:r>
      <w:r w:rsidR="00121025" w:rsidRPr="00F2334B">
        <w:instrText>/?</w:instrText>
      </w:r>
      <w:r w:rsidR="00121025">
        <w:rPr>
          <w:lang w:val="en-US"/>
        </w:rPr>
        <w:instrText>uuid</w:instrText>
      </w:r>
      <w:r w:rsidR="00121025" w:rsidRPr="00F2334B">
        <w:instrText>=077</w:instrText>
      </w:r>
      <w:r w:rsidR="00121025">
        <w:rPr>
          <w:lang w:val="en-US"/>
        </w:rPr>
        <w:instrText>c</w:instrText>
      </w:r>
      <w:r w:rsidR="00121025" w:rsidRPr="00F2334B">
        <w:instrText>416</w:instrText>
      </w:r>
      <w:r w:rsidR="00121025">
        <w:rPr>
          <w:lang w:val="en-US"/>
        </w:rPr>
        <w:instrText>a</w:instrText>
      </w:r>
      <w:r w:rsidR="00121025" w:rsidRPr="00F2334B">
        <w:instrText>-868</w:instrText>
      </w:r>
      <w:r w:rsidR="00121025">
        <w:rPr>
          <w:lang w:val="en-US"/>
        </w:rPr>
        <w:instrText>a</w:instrText>
      </w:r>
      <w:r w:rsidR="00121025" w:rsidRPr="00F2334B">
        <w:instrText>-46</w:instrText>
      </w:r>
      <w:r w:rsidR="00121025">
        <w:rPr>
          <w:lang w:val="en-US"/>
        </w:rPr>
        <w:instrText>da</w:instrText>
      </w:r>
      <w:r w:rsidR="00121025" w:rsidRPr="00F2334B">
        <w:instrText>-</w:instrText>
      </w:r>
      <w:r w:rsidR="00121025">
        <w:rPr>
          <w:lang w:val="en-US"/>
        </w:rPr>
        <w:instrText>a</w:instrText>
      </w:r>
      <w:r w:rsidR="00121025" w:rsidRPr="00F2334B">
        <w:instrText>777-4697</w:instrText>
      </w:r>
      <w:r w:rsidR="00121025">
        <w:rPr>
          <w:lang w:val="en-US"/>
        </w:rPr>
        <w:instrText>b</w:instrText>
      </w:r>
      <w:r w:rsidR="00121025" w:rsidRPr="00F2334B">
        <w:instrText>5867</w:instrText>
      </w:r>
      <w:r w:rsidR="00121025">
        <w:rPr>
          <w:lang w:val="en-US"/>
        </w:rPr>
        <w:instrText>dd</w:instrText>
      </w:r>
      <w:r w:rsidR="00121025" w:rsidRPr="00F2334B">
        <w:instrText>8" ] } ], "</w:instrText>
      </w:r>
      <w:r w:rsidR="00121025">
        <w:rPr>
          <w:lang w:val="en-US"/>
        </w:rPr>
        <w:instrText>mendeley</w:instrText>
      </w:r>
      <w:r w:rsidR="00121025" w:rsidRPr="00F2334B">
        <w:instrText>" : { "</w:instrText>
      </w:r>
      <w:r w:rsidR="00121025">
        <w:rPr>
          <w:lang w:val="en-US"/>
        </w:rPr>
        <w:instrText>previouslyFormattedCitation</w:instrText>
      </w:r>
      <w:r w:rsidR="00121025" w:rsidRPr="00F2334B">
        <w:instrText>" : "[2]" }, "</w:instrText>
      </w:r>
      <w:r w:rsidR="00121025">
        <w:rPr>
          <w:lang w:val="en-US"/>
        </w:rPr>
        <w:instrText>properties</w:instrText>
      </w:r>
      <w:r w:rsidR="00121025" w:rsidRPr="00F2334B">
        <w:instrText>" : { "</w:instrText>
      </w:r>
      <w:r w:rsidR="00121025">
        <w:rPr>
          <w:lang w:val="en-US"/>
        </w:rPr>
        <w:instrText>noteIndex</w:instrText>
      </w:r>
      <w:r w:rsidR="00121025" w:rsidRPr="00F2334B">
        <w:instrText>" : 0 }, "</w:instrText>
      </w:r>
      <w:r w:rsidR="00121025">
        <w:rPr>
          <w:lang w:val="en-US"/>
        </w:rPr>
        <w:instrText>schema</w:instrText>
      </w:r>
      <w:r w:rsidR="00121025" w:rsidRPr="00F2334B">
        <w:instrText>" : "</w:instrText>
      </w:r>
      <w:r w:rsidR="00121025">
        <w:rPr>
          <w:lang w:val="en-US"/>
        </w:rPr>
        <w:instrText>https</w:instrText>
      </w:r>
      <w:r w:rsidR="00121025" w:rsidRPr="00F2334B">
        <w:instrText>://</w:instrText>
      </w:r>
      <w:r w:rsidR="00121025">
        <w:rPr>
          <w:lang w:val="en-US"/>
        </w:rPr>
        <w:instrText>github</w:instrText>
      </w:r>
      <w:r w:rsidR="00121025" w:rsidRPr="00F2334B">
        <w:instrText>.</w:instrText>
      </w:r>
      <w:r w:rsidR="00121025">
        <w:rPr>
          <w:lang w:val="en-US"/>
        </w:rPr>
        <w:instrText>com</w:instrText>
      </w:r>
      <w:r w:rsidR="00121025" w:rsidRPr="00F2334B">
        <w:instrText>/</w:instrText>
      </w:r>
      <w:r w:rsidR="00121025">
        <w:rPr>
          <w:lang w:val="en-US"/>
        </w:rPr>
        <w:instrText>citation</w:instrText>
      </w:r>
      <w:r w:rsidR="00121025" w:rsidRPr="00F2334B">
        <w:instrText>-</w:instrText>
      </w:r>
      <w:r w:rsidR="00121025">
        <w:rPr>
          <w:lang w:val="en-US"/>
        </w:rPr>
        <w:instrText>style</w:instrText>
      </w:r>
      <w:r w:rsidR="00121025" w:rsidRPr="00F2334B">
        <w:instrText>-</w:instrText>
      </w:r>
      <w:r w:rsidR="00121025">
        <w:rPr>
          <w:lang w:val="en-US"/>
        </w:rPr>
        <w:instrText>language</w:instrText>
      </w:r>
      <w:r w:rsidR="00121025" w:rsidRPr="00F2334B">
        <w:instrText>/</w:instrText>
      </w:r>
      <w:r w:rsidR="00121025">
        <w:rPr>
          <w:lang w:val="en-US"/>
        </w:rPr>
        <w:instrText>schema</w:instrText>
      </w:r>
      <w:r w:rsidR="00121025" w:rsidRPr="00F2334B">
        <w:instrText>/</w:instrText>
      </w:r>
      <w:r w:rsidR="00121025">
        <w:rPr>
          <w:lang w:val="en-US"/>
        </w:rPr>
        <w:instrText>raw</w:instrText>
      </w:r>
      <w:r w:rsidR="00121025" w:rsidRPr="00F2334B">
        <w:instrText>/</w:instrText>
      </w:r>
      <w:r w:rsidR="00121025">
        <w:rPr>
          <w:lang w:val="en-US"/>
        </w:rPr>
        <w:instrText>master</w:instrText>
      </w:r>
      <w:r w:rsidR="00121025" w:rsidRPr="00F2334B">
        <w:instrText>/</w:instrText>
      </w:r>
      <w:r w:rsidR="00121025">
        <w:rPr>
          <w:lang w:val="en-US"/>
        </w:rPr>
        <w:instrText>csl</w:instrText>
      </w:r>
      <w:r w:rsidR="00121025" w:rsidRPr="00F2334B">
        <w:instrText>-</w:instrText>
      </w:r>
      <w:r w:rsidR="00121025">
        <w:rPr>
          <w:lang w:val="en-US"/>
        </w:rPr>
        <w:instrText>citation</w:instrText>
      </w:r>
      <w:r w:rsidR="00121025" w:rsidRPr="00F2334B">
        <w:instrText>.</w:instrText>
      </w:r>
      <w:r w:rsidR="00121025">
        <w:rPr>
          <w:lang w:val="en-US"/>
        </w:rPr>
        <w:instrText>json</w:instrText>
      </w:r>
      <w:r w:rsidR="00121025" w:rsidRPr="00F2334B">
        <w:instrText>" }</w:instrText>
      </w:r>
      <w:r w:rsidR="00C776E2">
        <w:rPr>
          <w:lang w:val="en-US"/>
        </w:rPr>
        <w:fldChar w:fldCharType="separate"/>
      </w:r>
      <w:r w:rsidR="00121025" w:rsidRPr="00121025">
        <w:rPr>
          <w:noProof/>
        </w:rPr>
        <w:t>[2]</w:t>
      </w:r>
      <w:r w:rsidR="00C776E2">
        <w:rPr>
          <w:lang w:val="en-US"/>
        </w:rPr>
        <w:fldChar w:fldCharType="end"/>
      </w:r>
      <w:r>
        <w:t xml:space="preserve">предложил следующую схему. </w:t>
      </w:r>
      <w:r w:rsidRPr="00F81287">
        <w:t xml:space="preserve">На первом этапе </w:t>
      </w:r>
      <w:r w:rsidR="0057796B" w:rsidRPr="00F81287">
        <w:t>можно разработать</w:t>
      </w:r>
      <w:r w:rsidRPr="00F81287">
        <w:t xml:space="preserve"> уравнение регрессии для </w:t>
      </w:r>
      <w:r w:rsidR="0057796B" w:rsidRPr="00F81287">
        <w:t>перевода «</w:t>
      </w:r>
      <w:r w:rsidRPr="00D45A96">
        <w:t>предикторов из модели</w:t>
      </w:r>
      <w:r>
        <w:t>»</w:t>
      </w:r>
      <w:r w:rsidRPr="00F81287">
        <w:t xml:space="preserve"> в </w:t>
      </w:r>
      <w:r>
        <w:t>«предикторы из наблюдений»</w:t>
      </w:r>
      <w:r w:rsidRPr="00F81287">
        <w:t xml:space="preserve">, что должно элиминировать </w:t>
      </w:r>
      <w:r>
        <w:t>как вклад самой модели, так и её</w:t>
      </w:r>
      <w:r w:rsidRPr="00F81287">
        <w:t xml:space="preserve"> систем усвоения данных наблюдений. А на втором этапе </w:t>
      </w:r>
      <w:r w:rsidRPr="00F81287">
        <w:lastRenderedPageBreak/>
        <w:t xml:space="preserve">привлечь уже имеющиеся уравнения для </w:t>
      </w:r>
      <w:r w:rsidR="0057796B" w:rsidRPr="00F81287">
        <w:t>перевода «</w:t>
      </w:r>
      <w:r>
        <w:t xml:space="preserve">предикторов из </w:t>
      </w:r>
      <w:r w:rsidRPr="006C27CF">
        <w:t xml:space="preserve">наблюдений» в «предиктанты из наблюдений». Этот перевод уже не зависит от каких-либо моделей и отражает физическую сущность атмосферы, кроме того здесь можно устранить инструментальные ошибки измерений. Такой метод можно считать гибридом MOS и PP, поскольку </w:t>
      </w:r>
      <w:r w:rsidR="0057796B" w:rsidRPr="006C27CF">
        <w:t>и наблюдённые</w:t>
      </w:r>
      <w:r w:rsidRPr="006C27CF">
        <w:t xml:space="preserve"> значения предиктора </w:t>
      </w:r>
      <w:r w:rsidR="0057796B" w:rsidRPr="006C27CF">
        <w:t>и смоделированные</w:t>
      </w:r>
      <w:r w:rsidRPr="006C27CF">
        <w:t xml:space="preserve"> участвуют в построении прогноза для предиктанта. Однако у этого метода есть один существенный недостаток. При таком </w:t>
      </w:r>
      <w:r w:rsidR="0057796B" w:rsidRPr="006C27CF">
        <w:t>подходе предиктор и предиктант</w:t>
      </w:r>
      <w:r w:rsidRPr="006C27CF">
        <w:t xml:space="preserve"> не могут являться одной и той же величиной, так как на втором шаге необходимо будет перевести её саму на себя. Уйти от этого недостатка можно, заменив наблюдённое значение значением, полученным из реанализа</w:t>
      </w:r>
      <w:r w:rsidR="00C04C5E" w:rsidRPr="00C04C5E">
        <w:t xml:space="preserve"> (</w:t>
      </w:r>
      <w:r w:rsidR="00C04C5E">
        <w:t xml:space="preserve">см. </w:t>
      </w:r>
      <w:r w:rsidR="00C776E2">
        <w:fldChar w:fldCharType="begin"/>
      </w:r>
      <w:r w:rsidR="00206B2F">
        <w:instrText xml:space="preserve"> REF _Ref378943967 </w:instrText>
      </w:r>
      <w:r w:rsidR="00C776E2">
        <w:fldChar w:fldCharType="separate"/>
      </w:r>
      <w:r w:rsidR="00C04C5E">
        <w:t xml:space="preserve">Рисунок </w:t>
      </w:r>
      <w:r w:rsidR="00C04C5E">
        <w:rPr>
          <w:noProof/>
        </w:rPr>
        <w:t>2</w:t>
      </w:r>
      <w:r w:rsidR="00C776E2">
        <w:rPr>
          <w:noProof/>
        </w:rPr>
        <w:fldChar w:fldCharType="end"/>
      </w:r>
      <w:r w:rsidR="00C04C5E" w:rsidRPr="00C04C5E">
        <w:t>)</w:t>
      </w:r>
      <w:r w:rsidRPr="006C27CF">
        <w:t>. Так как реанализ строится</w:t>
      </w:r>
      <w:r w:rsidRPr="00F81287">
        <w:t xml:space="preserve"> по результатам наблюдений, то можно считать, что информац</w:t>
      </w:r>
      <w:r>
        <w:t xml:space="preserve">ия об измерениях </w:t>
      </w:r>
      <w:r w:rsidRPr="00F81287">
        <w:t>не теряется.</w:t>
      </w:r>
    </w:p>
    <w:p w:rsidR="00C04C5E" w:rsidRDefault="00410307" w:rsidP="00C04C5E">
      <w:pPr>
        <w:keepNext/>
        <w:tabs>
          <w:tab w:val="left" w:pos="4690"/>
        </w:tabs>
        <w:ind w:firstLine="0"/>
        <w:jc w:val="center"/>
      </w:pPr>
      <w:r>
        <w:rPr>
          <w:noProof/>
        </w:rPr>
        <w:drawing>
          <wp:inline distT="0" distB="0" distL="0" distR="0">
            <wp:extent cx="2895515" cy="2438400"/>
            <wp:effectExtent l="0" t="0" r="635" b="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8"/>
                    <a:srcRect b="18176"/>
                    <a:stretch/>
                  </pic:blipFill>
                  <pic:spPr bwMode="auto">
                    <a:xfrm>
                      <a:off x="0" y="0"/>
                      <a:ext cx="2896043" cy="243884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C04C5E" w:rsidRDefault="00C04C5E" w:rsidP="00C04C5E">
      <w:pPr>
        <w:pStyle w:val="af"/>
        <w:ind w:firstLine="0"/>
        <w:jc w:val="center"/>
      </w:pPr>
      <w:r>
        <w:t xml:space="preserve">Рисунок </w:t>
      </w:r>
      <w:r w:rsidR="00C776E2">
        <w:fldChar w:fldCharType="begin"/>
      </w:r>
      <w:r w:rsidR="00206B2F">
        <w:instrText xml:space="preserve"> SEQ Рисунок \* ARABIC </w:instrText>
      </w:r>
      <w:r w:rsidR="00C776E2">
        <w:fldChar w:fldCharType="separate"/>
      </w:r>
      <w:r>
        <w:rPr>
          <w:noProof/>
        </w:rPr>
        <w:t>1</w:t>
      </w:r>
      <w:r w:rsidR="00C776E2">
        <w:rPr>
          <w:noProof/>
        </w:rPr>
        <w:fldChar w:fldCharType="end"/>
      </w:r>
      <w:r>
        <w:t xml:space="preserve"> Различные версии </w:t>
      </w:r>
      <w:r>
        <w:rPr>
          <w:lang w:val="en-US"/>
        </w:rPr>
        <w:t>MOS</w:t>
      </w:r>
    </w:p>
    <w:p w:rsidR="00C04C5E" w:rsidRDefault="00410307" w:rsidP="00C04C5E">
      <w:pPr>
        <w:keepNext/>
        <w:tabs>
          <w:tab w:val="left" w:pos="4690"/>
        </w:tabs>
        <w:ind w:firstLine="0"/>
        <w:jc w:val="center"/>
      </w:pPr>
      <w:r>
        <w:rPr>
          <w:noProof/>
        </w:rPr>
        <w:drawing>
          <wp:inline distT="0" distB="0" distL="0" distR="0">
            <wp:extent cx="2780875" cy="2628900"/>
            <wp:effectExtent l="0" t="0" r="635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9"/>
                    <a:srcRect b="12251"/>
                    <a:stretch/>
                  </pic:blipFill>
                  <pic:spPr bwMode="auto">
                    <a:xfrm>
                      <a:off x="0" y="0"/>
                      <a:ext cx="2782769" cy="26306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/>
                      </a:ext>
                    </a:extLst>
                  </pic:spPr>
                </pic:pic>
              </a:graphicData>
            </a:graphic>
          </wp:inline>
        </w:drawing>
      </w:r>
    </w:p>
    <w:p w:rsidR="00410307" w:rsidRDefault="00C04C5E" w:rsidP="00C04C5E">
      <w:pPr>
        <w:pStyle w:val="af"/>
        <w:ind w:firstLine="0"/>
        <w:jc w:val="center"/>
      </w:pPr>
      <w:bookmarkStart w:id="3" w:name="_Ref378943967"/>
      <w:r>
        <w:t xml:space="preserve">Рисунок </w:t>
      </w:r>
      <w:r w:rsidR="00C776E2">
        <w:fldChar w:fldCharType="begin"/>
      </w:r>
      <w:r w:rsidRPr="00C04C5E">
        <w:instrText xml:space="preserve"> SEQ Рисунок \* ARABIC </w:instrText>
      </w:r>
      <w:r w:rsidR="00C776E2">
        <w:fldChar w:fldCharType="separate"/>
      </w:r>
      <w:r>
        <w:rPr>
          <w:noProof/>
        </w:rPr>
        <w:t>2</w:t>
      </w:r>
      <w:r w:rsidR="00C776E2">
        <w:fldChar w:fldCharType="end"/>
      </w:r>
      <w:bookmarkEnd w:id="3"/>
      <w:r>
        <w:t xml:space="preserve">Сравнение </w:t>
      </w:r>
      <w:r>
        <w:rPr>
          <w:lang w:val="en-US"/>
        </w:rPr>
        <w:t>PP</w:t>
      </w:r>
      <w:r w:rsidRPr="00C04C5E">
        <w:t xml:space="preserve">, </w:t>
      </w:r>
      <w:r>
        <w:rPr>
          <w:lang w:val="en-US"/>
        </w:rPr>
        <w:t>MOS</w:t>
      </w:r>
      <w:r>
        <w:t xml:space="preserve">и </w:t>
      </w:r>
      <w:r>
        <w:rPr>
          <w:lang w:val="en-US"/>
        </w:rPr>
        <w:t>RAN</w:t>
      </w:r>
    </w:p>
    <w:p w:rsidR="00410307" w:rsidRDefault="00410307" w:rsidP="00410307">
      <w:pPr>
        <w:tabs>
          <w:tab w:val="left" w:pos="4690"/>
        </w:tabs>
      </w:pPr>
      <w:r>
        <w:lastRenderedPageBreak/>
        <w:t>Все вышеприведённые методы объединяет необходимость определения процедуры перевода (трансляции) предикторов в предиктант. Исторически первыми методами такого перевода были методы множественной линейной регрессии.</w:t>
      </w:r>
      <w:r w:rsidRPr="007C523D">
        <w:t>Множественная линейная регрессия связывает зависимую переменную (предик</w:t>
      </w:r>
      <w:r>
        <w:t>т</w:t>
      </w:r>
      <w:r w:rsidRPr="007C523D">
        <w:t xml:space="preserve">ант) </w:t>
      </w:r>
      <w:r>
        <w:rPr>
          <w:i/>
        </w:rPr>
        <w:t>Y</w:t>
      </w:r>
      <w:r w:rsidRPr="007C523D">
        <w:t xml:space="preserve"> с </w:t>
      </w:r>
      <w:r w:rsidRPr="007C523D">
        <w:rPr>
          <w:i/>
        </w:rPr>
        <w:t>k</w:t>
      </w:r>
      <w:r w:rsidRPr="007C523D">
        <w:t xml:space="preserve"> независимых переменных (предикторов) </w:t>
      </w:r>
      <w:proofErr w:type="spellStart"/>
      <w:r>
        <w:rPr>
          <w:i/>
        </w:rPr>
        <w:t>X</w:t>
      </w:r>
      <w:r>
        <w:rPr>
          <w:i/>
          <w:vertAlign w:val="subscript"/>
        </w:rPr>
        <w:t>i</w:t>
      </w:r>
      <w:proofErr w:type="spellEnd"/>
      <w:r w:rsidRPr="007C523D">
        <w:t xml:space="preserve"> Результатом является уравнение, с помощью которого можно оценить предиктант, как л</w:t>
      </w:r>
      <w:r>
        <w:t>инейную комбинацию предикторов:</w:t>
      </w:r>
    </w:p>
    <w:p w:rsidR="00410307" w:rsidRPr="00377E1E" w:rsidRDefault="00C776E2" w:rsidP="00410307">
      <w:pPr>
        <w:tabs>
          <w:tab w:val="left" w:pos="4690"/>
        </w:tabs>
        <w:rPr>
          <w:i/>
        </w:rPr>
      </w:pPr>
      <m:oMathPara>
        <m:oMath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Y</m:t>
              </m:r>
            </m:e>
          </m:acc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  <m:r>
            <w:rPr>
              <w:rFonts w:ascii="Cambria Math" w:hAnsi="Cambria Math"/>
            </w:rPr>
            <m:t xml:space="preserve">+⋯+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k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k</m:t>
              </m:r>
            </m:sub>
          </m:sSub>
        </m:oMath>
      </m:oMathPara>
    </w:p>
    <w:p w:rsidR="00410307" w:rsidRPr="007C523D" w:rsidRDefault="00C776E2" w:rsidP="00410307">
      <w:pPr>
        <w:tabs>
          <w:tab w:val="left" w:pos="4690"/>
        </w:tabs>
      </w:pP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Y</m:t>
            </m:r>
          </m:e>
        </m:acc>
      </m:oMath>
      <w:r w:rsidR="00410307" w:rsidRPr="007C523D">
        <w:t>являетсяоценкой</w:t>
      </w:r>
      <w:proofErr w:type="spellStart"/>
      <w:r w:rsidR="00410307">
        <w:rPr>
          <w:i/>
        </w:rPr>
        <w:t>Y,</w:t>
      </w:r>
      <w:r w:rsidR="00410307" w:rsidRPr="007C523D">
        <w:t>а</w:t>
      </w:r>
      <w:r w:rsidR="00410307">
        <w:rPr>
          <w:i/>
        </w:rPr>
        <w:t>a</w:t>
      </w:r>
      <w:r w:rsidR="00410307">
        <w:rPr>
          <w:i/>
          <w:vertAlign w:val="subscript"/>
        </w:rPr>
        <w:t>i</w:t>
      </w:r>
      <w:proofErr w:type="spellEnd"/>
      <w:r w:rsidR="00410307" w:rsidRPr="00377E1E">
        <w:t xml:space="preserve"> -- </w:t>
      </w:r>
      <w:proofErr w:type="spellStart"/>
      <w:r w:rsidR="00410307" w:rsidRPr="007C523D">
        <w:t>константыикоэффициентырегрессии</w:t>
      </w:r>
      <w:r w:rsidR="00410307">
        <w:rPr>
          <w:i/>
        </w:rPr>
        <w:t>a</w:t>
      </w:r>
      <w:r w:rsidR="00410307">
        <w:rPr>
          <w:i/>
          <w:vertAlign w:val="subscript"/>
        </w:rPr>
        <w:t>i</w:t>
      </w:r>
      <w:proofErr w:type="spellEnd"/>
      <w:r w:rsidR="00410307" w:rsidRPr="007C523D">
        <w:t xml:space="preserve"> определяются таким образом, чтобы сумма кв</w:t>
      </w:r>
      <w:r w:rsidR="00410307">
        <w:t>адратов отклонений оценки являла</w:t>
      </w:r>
      <w:r w:rsidR="00410307" w:rsidRPr="007C523D">
        <w:t>сь минимальной на обучаю</w:t>
      </w:r>
      <w:r w:rsidR="00410307">
        <w:t>щей (зависимой) выборке.</w:t>
      </w:r>
    </w:p>
    <w:p w:rsidR="00410307" w:rsidRPr="007C523D" w:rsidRDefault="00410307" w:rsidP="00410307">
      <w:pPr>
        <w:tabs>
          <w:tab w:val="left" w:pos="4690"/>
        </w:tabs>
      </w:pPr>
      <w:r>
        <w:t>В реальности</w:t>
      </w:r>
      <w:r w:rsidRPr="007C523D">
        <w:t xml:space="preserve"> отдельные привлечённые предикторы (или даже все) могут быть бинарными, т.е. принимать значения 0 или 1.Если предположить, что предиктант может иметь только два состояния, тогда его можно оценивать, сопоставив </w:t>
      </w:r>
      <w:r>
        <w:t>«0»</w:t>
      </w:r>
      <w:r w:rsidRPr="007C523D">
        <w:t xml:space="preserve"> с первым состоянием, а </w:t>
      </w:r>
      <w:r>
        <w:t>«1»</w:t>
      </w:r>
      <w:r w:rsidRPr="007C523D">
        <w:t xml:space="preserve"> -- со вторым. Получаемую с помощью уравнения регрессии оценку можно рассматривать как вероятность получения второго состояния при заданной комбинации предикторов.</w:t>
      </w:r>
    </w:p>
    <w:p w:rsidR="00410307" w:rsidRPr="007C523D" w:rsidRDefault="00410307" w:rsidP="00410307">
      <w:pPr>
        <w:tabs>
          <w:tab w:val="left" w:pos="4690"/>
        </w:tabs>
      </w:pPr>
      <w:r w:rsidRPr="007C523D">
        <w:t>Если же предиктант может быть только в одном из нескольких (</w:t>
      </w:r>
      <w:r w:rsidRPr="00E560DF">
        <w:rPr>
          <w:i/>
        </w:rPr>
        <w:t>K</w:t>
      </w:r>
      <w:r w:rsidRPr="007C523D">
        <w:t xml:space="preserve">) состояний, то его можно преобразовать в </w:t>
      </w:r>
      <w:r w:rsidRPr="00E560DF">
        <w:rPr>
          <w:i/>
        </w:rPr>
        <w:t>K</w:t>
      </w:r>
      <w:r w:rsidRPr="007C523D">
        <w:t xml:space="preserve"> бинарных </w:t>
      </w:r>
      <w:r w:rsidR="0057796B" w:rsidRPr="007C523D">
        <w:t>предиктантов и</w:t>
      </w:r>
      <w:r w:rsidRPr="007C523D">
        <w:t xml:space="preserve"> интерпретиро</w:t>
      </w:r>
      <w:r w:rsidR="00C04C5E">
        <w:t xml:space="preserve">вать их, как описывалось выше. </w:t>
      </w:r>
      <w:r w:rsidRPr="007C523D">
        <w:t xml:space="preserve">Однако следует отметить, что во всех </w:t>
      </w:r>
      <w:r w:rsidRPr="00E560DF">
        <w:rPr>
          <w:i/>
        </w:rPr>
        <w:t>K</w:t>
      </w:r>
      <w:r w:rsidRPr="007C523D">
        <w:t xml:space="preserve"> регрессионных уравнениях следует использовать один и тот же набор предикторов, а также сумма всех </w:t>
      </w:r>
      <w:r w:rsidRPr="00E560DF">
        <w:rPr>
          <w:i/>
        </w:rPr>
        <w:t>K</w:t>
      </w:r>
      <w:r w:rsidRPr="007C523D">
        <w:t xml:space="preserve"> оценок должна быть равна 1. Для бина</w:t>
      </w:r>
      <w:r>
        <w:t>рных предиктантов рекомендуется</w:t>
      </w:r>
      <w:r w:rsidRPr="007C523D">
        <w:t xml:space="preserve"> использовать и бинарные предикторы</w:t>
      </w:r>
      <w:r w:rsidR="00C776E2">
        <w:fldChar w:fldCharType="begin" w:fldLock="1"/>
      </w:r>
      <w:r w:rsidR="00121025">
        <w:instrText>ADDIN CSL_CITATION { "citationItems" : [ { "id" : "ITEM-1", "itemData" : { "author" : [ { "dropping-particle" : "", "family" : "Klein", "given" : "W.H.", "non-dropping-particle" : "", "parse-names" : false, "suffix" : "" }, { "dropping-particle" : "", "family" : "Lewis", "given" : "BM", "non-dropping-particle" : "", "parse-names" : false, "suffix" : "" }, { "dropping-particle" : "", "family" : "Enger", "given" : "I.", "non-dropping-particle" : "", "parse-names" : false, "suffix" : "" } ], "container-title" : "Journal of Meteorology", "id" : "ITEM-1", "issue" : "6", "issued" : { "date-parts" : [ [ "1959" ] ] }, "page" : "672\u2013682", "title" : "Objective prediction of five-day mean temperatures during winter.", "type" : "article-journal", "volume" : "16" }, "uris" : [ "http://www.mendeley.com/documents/?uuid=a4029d11-781c-4163-a75b-52f58a4a6614" ] } ], "mendeley" : { "previouslyFormattedCitation" : "[3]" }, "properties" : { "noteIndex" : 0 }, "schema" : "https://github.com/citation-style-language/schema/raw/master/csl-citation.json" }</w:instrText>
      </w:r>
      <w:r w:rsidR="00C776E2">
        <w:fldChar w:fldCharType="separate"/>
      </w:r>
      <w:r w:rsidR="00121025" w:rsidRPr="00121025">
        <w:rPr>
          <w:noProof/>
        </w:rPr>
        <w:t>[3]</w:t>
      </w:r>
      <w:r w:rsidR="00C776E2">
        <w:fldChar w:fldCharType="end"/>
      </w:r>
      <w:r w:rsidRPr="007C523D">
        <w:t>.</w:t>
      </w:r>
    </w:p>
    <w:p w:rsidR="00410307" w:rsidRPr="009102D7" w:rsidRDefault="00410307" w:rsidP="00410307">
      <w:pPr>
        <w:tabs>
          <w:tab w:val="left" w:pos="4690"/>
        </w:tabs>
      </w:pPr>
      <w:r w:rsidRPr="007C523D">
        <w:t>В</w:t>
      </w:r>
      <w:r w:rsidR="00C776E2">
        <w:fldChar w:fldCharType="begin" w:fldLock="1"/>
      </w:r>
      <w:r w:rsidR="00121025">
        <w:instrText>ADDIN CSL_CITATION { "citationItems" : [ { "id" : "ITEM-1", "itemData" : { "author" : [ { "dropping-particle" : "", "family" : "Lemcke", "given" : "C", "non-dropping-particle" : "", "parse-names" : false, "suffix" : "" }, { "dropping-particle" : "", "family" : "Kruizinga", "given" : "S", "non-dropping-particle" : "", "parse-names" : false, "suffix" : "" } ], "container-title" : "Monthly Weather Review", "id" : "ITEM-1", "issue" : "5", "issued" : { "date-parts" : [ [ "1988" ] ] }, "page" : "1077-1090", "title" : "Model output statistics forecasts: three years of operational experience in the Netherlands", "type" : "article-journal", "volume" : "116" }, "uris" : [ "http://www.mendeley.com/documents/?uuid=7c95d522-1067-462c-8f4c-ac2e6231ffdd" ] } ], "mendeley" : { "previouslyFormattedCitation" : "[6]" }, "properties" : { "noteIndex" : 0 }, "schema" : "https://github.com/citation-style-language/schema/raw/master/csl-citation.json" }</w:instrText>
      </w:r>
      <w:r w:rsidR="00C776E2">
        <w:fldChar w:fldCharType="separate"/>
      </w:r>
      <w:r w:rsidR="00121025" w:rsidRPr="00121025">
        <w:rPr>
          <w:noProof/>
        </w:rPr>
        <w:t>[6]</w:t>
      </w:r>
      <w:r w:rsidR="00C776E2">
        <w:fldChar w:fldCharType="end"/>
      </w:r>
      <w:r w:rsidRPr="007C523D">
        <w:t xml:space="preserve"> для вероятностных оценок наступления тех или иных событий предлагается использовать модель </w:t>
      </w:r>
      <w:proofErr w:type="spellStart"/>
      <w:r w:rsidRPr="007C523D">
        <w:t>логит-регрессии</w:t>
      </w:r>
      <w:proofErr w:type="spellEnd"/>
      <w:r w:rsidRPr="007C523D">
        <w:t xml:space="preserve">. Для бинарного предиктанта уравнение принимает довольно простой вид: </w:t>
      </w:r>
    </w:p>
    <w:p w:rsidR="00410307" w:rsidRPr="00DE3096" w:rsidRDefault="00410307" w:rsidP="00410307">
      <w:pPr>
        <w:tabs>
          <w:tab w:val="left" w:pos="4690"/>
        </w:tabs>
      </w:pPr>
      <m:oMathPara>
        <m:oMath>
          <m:r>
            <w:rPr>
              <w:rFonts w:ascii="Cambria Math" w:hAnsi="Cambria Math"/>
            </w:rPr>
            <m:t>P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yes</m:t>
              </m:r>
            </m:e>
          </m:d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1+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exp⁡</m:t>
              </m:r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x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den>
          </m:f>
        </m:oMath>
      </m:oMathPara>
    </w:p>
    <w:p w:rsidR="00410307" w:rsidRPr="00DE3096" w:rsidRDefault="00410307" w:rsidP="00410307">
      <w:pPr>
        <w:tabs>
          <w:tab w:val="left" w:pos="4690"/>
        </w:tabs>
      </w:pPr>
      <w:r w:rsidRPr="007C523D">
        <w:t>где</w:t>
      </w:r>
    </w:p>
    <w:p w:rsidR="00410307" w:rsidRPr="006E0BF2" w:rsidRDefault="00C776E2" w:rsidP="00410307">
      <w:pPr>
        <w:tabs>
          <w:tab w:val="left" w:pos="4690"/>
        </w:tabs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x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r>
                <w:rPr>
                  <w:rFonts w:ascii="Cambria Math" w:hAnsi="Cambria Math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∙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i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e>
          </m:nary>
        </m:oMath>
      </m:oMathPara>
    </w:p>
    <w:p w:rsidR="00410307" w:rsidRDefault="00410307" w:rsidP="00410307">
      <w:pPr>
        <w:tabs>
          <w:tab w:val="left" w:pos="4690"/>
        </w:tabs>
        <w:rPr>
          <w:lang w:val="en-US"/>
        </w:rPr>
      </w:pPr>
      <w:r>
        <w:t xml:space="preserve">Либо </w:t>
      </w:r>
    </w:p>
    <w:p w:rsidR="00410307" w:rsidRDefault="00C776E2" w:rsidP="00410307">
      <w:pPr>
        <w:tabs>
          <w:tab w:val="left" w:pos="4690"/>
        </w:tabs>
      </w:pPr>
      <m:oMathPara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fName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  <w:lang w:val="en-US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1-p</m:t>
                      </m:r>
                    </m:den>
                  </m:f>
                </m:e>
              </m:d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b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r>
                    <w:rPr>
                      <w:rFonts w:ascii="Cambria Math" w:hAnsi="Cambria Math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∙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)</m:t>
                  </m:r>
                </m:e>
              </m:nary>
            </m:e>
          </m:func>
        </m:oMath>
      </m:oMathPara>
    </w:p>
    <w:p w:rsidR="00410307" w:rsidRPr="005A14D6" w:rsidRDefault="00410307" w:rsidP="00410307">
      <w:pPr>
        <w:tabs>
          <w:tab w:val="left" w:pos="4690"/>
        </w:tabs>
      </w:pPr>
      <w:r>
        <w:lastRenderedPageBreak/>
        <w:t>Также для вероятностных прогнозов широкое распространение получили методы дискриминантного анализа.</w:t>
      </w:r>
    </w:p>
    <w:p w:rsidR="00410307" w:rsidRDefault="00410307" w:rsidP="00410307">
      <w:pPr>
        <w:tabs>
          <w:tab w:val="left" w:pos="4690"/>
        </w:tabs>
      </w:pPr>
      <w:r w:rsidRPr="007C523D">
        <w:t>Вопрос определения количества и выбора предикторов является основным при построении систем MOS</w:t>
      </w:r>
      <w:r>
        <w:t>.</w:t>
      </w:r>
      <w:r w:rsidRPr="007C523D">
        <w:t>Несмотр</w:t>
      </w:r>
      <w:r>
        <w:t>я на то, что предиктант может ко</w:t>
      </w:r>
      <w:r w:rsidRPr="007C523D">
        <w:t>р</w:t>
      </w:r>
      <w:r>
        <w:t>р</w:t>
      </w:r>
      <w:r w:rsidRPr="007C523D">
        <w:t>елировать с сотнями предикторов, в уравнение регрессии включают далеко не все из них. Обусловлено это в первую очередь их высокой взаимной корреляцией. Также, если включить большое количество предикторов, можно получить достаточно близкие оценки предиктанта на обучающей выборке. Однако в полученных уравнениях будет отражаться не только физические взаимосвязи, но также и статистические характеристики самой обучающей выборки, которые не останутся в прежнем виде для других наборов данных</w:t>
      </w:r>
      <w:r>
        <w:t>. Однако</w:t>
      </w:r>
      <w:r w:rsidRPr="007C523D">
        <w:t xml:space="preserve"> значения различных метеорологических элементов, привлекаемых в качестве предикторов, не являются независимым набором данных. Для них характерн</w:t>
      </w:r>
      <w:r>
        <w:t>а</w:t>
      </w:r>
      <w:r w:rsidRPr="007C523D">
        <w:t xml:space="preserve"> довольно высокая корреляция, как в пространственных измерениях, так и во времени. Кроме того, довольно высокая взаимная корреляция между предикторами, а также в некоторых случаях наличие существенной авт</w:t>
      </w:r>
      <w:r>
        <w:t>о</w:t>
      </w:r>
      <w:r w:rsidRPr="007C523D">
        <w:t>ко</w:t>
      </w:r>
      <w:r>
        <w:t>р</w:t>
      </w:r>
      <w:r w:rsidRPr="007C523D">
        <w:t>реляции, делают непростой задачу определения критерия значимости для отбора предикторов. В качестве одного из критериев предлага</w:t>
      </w:r>
      <w:r>
        <w:t xml:space="preserve">ется </w:t>
      </w:r>
      <w:r w:rsidR="00C776E2">
        <w:fldChar w:fldCharType="begin" w:fldLock="1"/>
      </w:r>
      <w:r w:rsidR="00121025">
        <w:instrText>ADDIN CSL_CITATION { "citationItems" : [ { "id" : "ITEM-1", "itemData" : { "author" : [ { "dropping-particle" : "", "family" : "Klein", "given" : "W.H.", "non-dropping-particle" : "", "parse-names" : false, "suffix" : "" } ], "container-title" : "Monthly Weather Review", "id" : "ITEM-1", "issue" : "4", "issued" : { "date-parts" : [ [ "1983" ] ] }, "page" : "674-691", "title" : "Objective Specification of Monthly Mean Surface Temperature from Mean 700 mb Heights in Winter", "type" : "article-journal", "volume" : "111" }, "uris" : [ "http://www.mendeley.com/documents/?uuid=b25ef9e9-c20b-4514-878a-8a07252ed19f" ] } ], "mendeley" : { "previouslyFormattedCitation" : "[7]" }, "properties" : { "noteIndex" : 0 }, "schema" : "https://github.com/citation-style-language/schema/raw/master/csl-citation.json" }</w:instrText>
      </w:r>
      <w:r w:rsidR="00C776E2">
        <w:fldChar w:fldCharType="separate"/>
      </w:r>
      <w:r w:rsidR="00121025" w:rsidRPr="00121025">
        <w:rPr>
          <w:noProof/>
        </w:rPr>
        <w:t>[7]</w:t>
      </w:r>
      <w:r w:rsidR="00C776E2">
        <w:fldChar w:fldCharType="end"/>
      </w:r>
      <w:r w:rsidRPr="007C523D">
        <w:t xml:space="preserve"> использовать F-критерий, который может быть вычислен по формуле:</w:t>
      </w:r>
    </w:p>
    <w:p w:rsidR="00410307" w:rsidRPr="007C523D" w:rsidRDefault="00410307" w:rsidP="00410307">
      <w:pPr>
        <w:tabs>
          <w:tab w:val="left" w:pos="4690"/>
        </w:tabs>
      </w:pPr>
      <m:oMathPara>
        <m:oMath>
          <m:r>
            <w:rPr>
              <w:rFonts w:ascii="Cambria Math" w:hAnsi="Cambria Math"/>
            </w:rPr>
            <m:t>F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  <m:r>
                <w:rPr>
                  <w:rFonts w:ascii="Cambria Math" w:hAnsi="Cambria Math"/>
                </w:rPr>
                <m:t>-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k-1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</m:num>
            <m:den>
              <m:r>
                <w:rPr>
                  <w:rFonts w:ascii="Cambria Math" w:hAnsi="Cambria Math"/>
                </w:rPr>
                <m:t>1-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R</m:t>
                  </m:r>
                </m:e>
                <m:sub>
                  <m:r>
                    <w:rPr>
                      <w:rFonts w:ascii="Cambria Math" w:hAnsi="Cambria Math"/>
                    </w:rPr>
                    <m:t>k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</m:den>
          </m:f>
          <m:r>
            <w:rPr>
              <w:rFonts w:ascii="Cambria Math" w:hAnsi="Cambria Math"/>
            </w:rPr>
            <m:t>(n-k-1)</m:t>
          </m:r>
        </m:oMath>
      </m:oMathPara>
    </w:p>
    <w:p w:rsidR="00410307" w:rsidRPr="007C523D" w:rsidRDefault="00410307" w:rsidP="00410307">
      <w:pPr>
        <w:tabs>
          <w:tab w:val="left" w:pos="4690"/>
        </w:tabs>
      </w:pPr>
      <w:r w:rsidRPr="007C523D">
        <w:t xml:space="preserve">где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Pr="007C523D">
        <w:t xml:space="preserve"> -- квадрат коэффициента множественной корреляции, вычисленный при включённых </w:t>
      </w:r>
      <w:r>
        <w:rPr>
          <w:i/>
        </w:rPr>
        <w:t>k</w:t>
      </w:r>
      <w:r w:rsidRPr="007C523D">
        <w:t xml:space="preserve"> предикторах, </w:t>
      </w:r>
      <w:r>
        <w:rPr>
          <w:i/>
        </w:rPr>
        <w:t>n</w:t>
      </w:r>
      <w:r w:rsidRPr="007C523D">
        <w:t xml:space="preserve"> -- длина выборки. Критические значения </w:t>
      </w:r>
      <w:r w:rsidR="0057796B" w:rsidRPr="007C523D">
        <w:t>для F</w:t>
      </w:r>
      <w:r w:rsidRPr="007C523D">
        <w:t xml:space="preserve">-критерия берутся из стандартных таблиц критерия Фишера для степеней свободы 1 и </w:t>
      </w:r>
      <w:r w:rsidRPr="00E560DF">
        <w:rPr>
          <w:i/>
        </w:rPr>
        <w:t>(n-k-</w:t>
      </w:r>
      <w:r w:rsidRPr="00AF0143">
        <w:t>1</w:t>
      </w:r>
      <w:r w:rsidRPr="00E560DF">
        <w:rPr>
          <w:i/>
        </w:rPr>
        <w:t>)</w:t>
      </w:r>
      <w:r w:rsidRPr="007C523D">
        <w:t xml:space="preserve">. Если </w:t>
      </w:r>
      <w:r>
        <w:t>F</w:t>
      </w:r>
      <w:r w:rsidRPr="007C523D">
        <w:t xml:space="preserve"> является значимым с заданным уровнем достоверности, то </w:t>
      </w:r>
      <w:r w:rsidRPr="00E560DF">
        <w:rPr>
          <w:i/>
        </w:rPr>
        <w:t>k-</w:t>
      </w:r>
      <w:r w:rsidRPr="007C523D">
        <w:t xml:space="preserve">й предиктор включается в модель, и процедура отбора продолжается. В противном случае процедура </w:t>
      </w:r>
      <w:r w:rsidR="00F740C2" w:rsidRPr="007C523D">
        <w:t>прекращается, и</w:t>
      </w:r>
      <w:r w:rsidRPr="007C523D">
        <w:t xml:space="preserve"> уравнение регрессии получается с использованием только </w:t>
      </w:r>
      <w:r w:rsidRPr="00E560DF">
        <w:rPr>
          <w:i/>
        </w:rPr>
        <w:t>k-</w:t>
      </w:r>
      <w:r w:rsidRPr="00AF0143">
        <w:t>1</w:t>
      </w:r>
      <w:r w:rsidRPr="007C523D">
        <w:t xml:space="preserve"> предикторов.</w:t>
      </w:r>
    </w:p>
    <w:p w:rsidR="00410307" w:rsidRDefault="00410307" w:rsidP="00410307">
      <w:pPr>
        <w:tabs>
          <w:tab w:val="left" w:pos="4690"/>
        </w:tabs>
      </w:pPr>
      <w:r w:rsidRPr="007C523D">
        <w:t>Другим критерием значимости, как уже указывалось, может служить у</w:t>
      </w:r>
      <w:r>
        <w:t xml:space="preserve">меньшение дисперсии </w:t>
      </w:r>
      <w:r w:rsidRPr="007C523D">
        <w:t xml:space="preserve">на каждом шаге, которое может быть записано как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-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k-1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 w:rsidRPr="007C523D">
        <w:t>. Критические значения обычно выбираются в пределах от 3 до 0,1 %. Ещё более простым критерием может служить количество предикторов включённых в конечное уравнение. Обычно в уравнения включается от 2-х до 30-ти предикторов, но рекомендуется, чтобы их количество не превышало 10-ти процентов от длины выборки.</w:t>
      </w:r>
    </w:p>
    <w:p w:rsidR="00795EB9" w:rsidRDefault="00795EB9" w:rsidP="00795EB9">
      <w:pPr>
        <w:pStyle w:val="1"/>
      </w:pPr>
      <w:bookmarkStart w:id="4" w:name="_Toc391277012"/>
      <w:r>
        <w:t>Построение регрессий</w:t>
      </w:r>
      <w:r w:rsidR="0039610B">
        <w:t xml:space="preserve"> и отбор предикторов</w:t>
      </w:r>
      <w:bookmarkEnd w:id="4"/>
    </w:p>
    <w:p w:rsidR="0039610B" w:rsidRDefault="00480E74" w:rsidP="00CD12DC">
      <w:r>
        <w:lastRenderedPageBreak/>
        <w:t>П</w:t>
      </w:r>
      <w:r w:rsidR="00CD12DC">
        <w:t>остроени</w:t>
      </w:r>
      <w:r>
        <w:t>е</w:t>
      </w:r>
      <w:r w:rsidR="00CD12DC">
        <w:t xml:space="preserve"> регрессионных зависимостей решается с применением библиотеки методов линейной регрессии </w:t>
      </w:r>
      <w:r w:rsidR="00CD12DC">
        <w:rPr>
          <w:lang w:val="en-US"/>
        </w:rPr>
        <w:t>ALGLIB</w:t>
      </w:r>
      <w:r w:rsidR="00C776E2">
        <w:rPr>
          <w:lang w:val="en-US"/>
        </w:rPr>
        <w:fldChar w:fldCharType="begin" w:fldLock="1"/>
      </w:r>
      <w:r w:rsidR="00121025">
        <w:rPr>
          <w:lang w:val="en-US"/>
        </w:rPr>
        <w:instrText>ADDINCSL</w:instrText>
      </w:r>
      <w:r w:rsidR="00121025" w:rsidRPr="00121025">
        <w:instrText>_</w:instrText>
      </w:r>
      <w:r w:rsidR="00121025">
        <w:rPr>
          <w:lang w:val="en-US"/>
        </w:rPr>
        <w:instrText>CITATION</w:instrText>
      </w:r>
      <w:r w:rsidR="00121025" w:rsidRPr="00121025">
        <w:instrText xml:space="preserve"> { "</w:instrText>
      </w:r>
      <w:r w:rsidR="00121025">
        <w:rPr>
          <w:lang w:val="en-US"/>
        </w:rPr>
        <w:instrText>citationItems</w:instrText>
      </w:r>
      <w:r w:rsidR="00121025" w:rsidRPr="00121025">
        <w:instrText>" : [ { "</w:instrText>
      </w:r>
      <w:r w:rsidR="00121025">
        <w:rPr>
          <w:lang w:val="en-US"/>
        </w:rPr>
        <w:instrText>id</w:instrText>
      </w:r>
      <w:r w:rsidR="00121025" w:rsidRPr="00121025">
        <w:instrText>" : "</w:instrText>
      </w:r>
      <w:r w:rsidR="00121025">
        <w:rPr>
          <w:lang w:val="en-US"/>
        </w:rPr>
        <w:instrText>ITEM</w:instrText>
      </w:r>
      <w:r w:rsidR="00121025" w:rsidRPr="00121025">
        <w:instrText>-1", "</w:instrText>
      </w:r>
      <w:r w:rsidR="00121025">
        <w:rPr>
          <w:lang w:val="en-US"/>
        </w:rPr>
        <w:instrText>itemData</w:instrText>
      </w:r>
      <w:r w:rsidR="00121025" w:rsidRPr="00121025">
        <w:instrText>" : { "</w:instrText>
      </w:r>
      <w:r w:rsidR="00121025">
        <w:rPr>
          <w:lang w:val="en-US"/>
        </w:rPr>
        <w:instrText>URL</w:instrText>
      </w:r>
      <w:r w:rsidR="00121025" w:rsidRPr="00121025">
        <w:instrText>" : "</w:instrText>
      </w:r>
      <w:r w:rsidR="00121025">
        <w:rPr>
          <w:lang w:val="en-US"/>
        </w:rPr>
        <w:instrText>http</w:instrText>
      </w:r>
      <w:r w:rsidR="00121025" w:rsidRPr="00121025">
        <w:instrText>://</w:instrText>
      </w:r>
      <w:r w:rsidR="00121025">
        <w:rPr>
          <w:lang w:val="en-US"/>
        </w:rPr>
        <w:instrText>alglib</w:instrText>
      </w:r>
      <w:r w:rsidR="00121025" w:rsidRPr="00121025">
        <w:instrText>.</w:instrText>
      </w:r>
      <w:r w:rsidR="00121025">
        <w:rPr>
          <w:lang w:val="en-US"/>
        </w:rPr>
        <w:instrText>sources</w:instrText>
      </w:r>
      <w:r w:rsidR="00121025" w:rsidRPr="00121025">
        <w:instrText>.</w:instrText>
      </w:r>
      <w:r w:rsidR="00121025">
        <w:rPr>
          <w:lang w:val="en-US"/>
        </w:rPr>
        <w:instrText>ru</w:instrText>
      </w:r>
      <w:r w:rsidR="00121025" w:rsidRPr="00121025">
        <w:instrText>", "</w:instrText>
      </w:r>
      <w:r w:rsidR="00121025">
        <w:rPr>
          <w:lang w:val="en-US"/>
        </w:rPr>
        <w:instrText>author</w:instrText>
      </w:r>
      <w:r w:rsidR="00121025" w:rsidRPr="00121025">
        <w:instrText>" : [ { "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family</w:instrText>
      </w:r>
      <w:r w:rsidR="00121025" w:rsidRPr="00121025">
        <w:instrText>" : "</w:instrText>
      </w:r>
      <w:r w:rsidR="00121025">
        <w:rPr>
          <w:lang w:val="en-US"/>
        </w:rPr>
        <w:instrText>Bochkanov</w:instrText>
      </w:r>
      <w:r w:rsidR="00121025" w:rsidRPr="00121025">
        <w:instrText>", "</w:instrText>
      </w:r>
      <w:r w:rsidR="00121025">
        <w:rPr>
          <w:lang w:val="en-US"/>
        </w:rPr>
        <w:instrText>given</w:instrText>
      </w:r>
      <w:r w:rsidR="00121025" w:rsidRPr="00121025">
        <w:instrText>" : "</w:instrText>
      </w:r>
      <w:r w:rsidR="00121025">
        <w:rPr>
          <w:lang w:val="en-US"/>
        </w:rPr>
        <w:instrText>Sergey</w:instrText>
      </w:r>
      <w:r w:rsidR="00121025" w:rsidRPr="00121025">
        <w:instrText>", "</w:instrText>
      </w:r>
      <w:r w:rsidR="00121025">
        <w:rPr>
          <w:lang w:val="en-US"/>
        </w:rPr>
        <w:instrText>non</w:instrText>
      </w:r>
      <w:r w:rsidR="00121025" w:rsidRPr="00121025">
        <w:instrText>-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parse</w:instrText>
      </w:r>
      <w:r w:rsidR="00121025" w:rsidRPr="00121025">
        <w:instrText>-</w:instrText>
      </w:r>
      <w:r w:rsidR="00121025">
        <w:rPr>
          <w:lang w:val="en-US"/>
        </w:rPr>
        <w:instrText>names</w:instrText>
      </w:r>
      <w:r w:rsidR="00121025" w:rsidRPr="00121025">
        <w:instrText xml:space="preserve">" : </w:instrText>
      </w:r>
      <w:r w:rsidR="00121025">
        <w:rPr>
          <w:lang w:val="en-US"/>
        </w:rPr>
        <w:instrText>false</w:instrText>
      </w:r>
      <w:r w:rsidR="00121025" w:rsidRPr="00121025">
        <w:instrText>, "</w:instrText>
      </w:r>
      <w:r w:rsidR="00121025">
        <w:rPr>
          <w:lang w:val="en-US"/>
        </w:rPr>
        <w:instrText>suffix</w:instrText>
      </w:r>
      <w:r w:rsidR="00121025" w:rsidRPr="00121025">
        <w:instrText>" : "" } ], "</w:instrText>
      </w:r>
      <w:r w:rsidR="00121025">
        <w:rPr>
          <w:lang w:val="en-US"/>
        </w:rPr>
        <w:instrText>id</w:instrText>
      </w:r>
      <w:r w:rsidR="00121025" w:rsidRPr="00121025">
        <w:instrText>" : "</w:instrText>
      </w:r>
      <w:r w:rsidR="00121025">
        <w:rPr>
          <w:lang w:val="en-US"/>
        </w:rPr>
        <w:instrText>ITEM</w:instrText>
      </w:r>
      <w:r w:rsidR="00121025" w:rsidRPr="00121025">
        <w:instrText>-1", "</w:instrText>
      </w:r>
      <w:r w:rsidR="00121025">
        <w:rPr>
          <w:lang w:val="en-US"/>
        </w:rPr>
        <w:instrText>issued</w:instrText>
      </w:r>
      <w:r w:rsidR="00121025" w:rsidRPr="00121025">
        <w:instrText>" : { "</w:instrText>
      </w:r>
      <w:r w:rsidR="00121025">
        <w:rPr>
          <w:lang w:val="en-US"/>
        </w:rPr>
        <w:instrText>date</w:instrText>
      </w:r>
      <w:r w:rsidR="00121025" w:rsidRPr="00121025">
        <w:instrText>-</w:instrText>
      </w:r>
      <w:r w:rsidR="00121025">
        <w:rPr>
          <w:lang w:val="en-US"/>
        </w:rPr>
        <w:instrText>parts</w:instrText>
      </w:r>
      <w:r w:rsidR="00121025" w:rsidRPr="00121025">
        <w:instrText>" : [ [ "0" ] ] }, "</w:instrText>
      </w:r>
      <w:r w:rsidR="00121025">
        <w:rPr>
          <w:lang w:val="en-US"/>
        </w:rPr>
        <w:instrText>title</w:instrText>
      </w:r>
      <w:r w:rsidR="00121025" w:rsidRPr="00121025">
        <w:instrText>" : "</w:instrText>
      </w:r>
      <w:r w:rsidR="00121025">
        <w:rPr>
          <w:lang w:val="en-US"/>
        </w:rPr>
        <w:instrText>ALGLIB</w:instrText>
      </w:r>
      <w:r w:rsidR="00121025" w:rsidRPr="00121025">
        <w:instrText>", "</w:instrText>
      </w:r>
      <w:r w:rsidR="00121025">
        <w:rPr>
          <w:lang w:val="en-US"/>
        </w:rPr>
        <w:instrText>type</w:instrText>
      </w:r>
      <w:r w:rsidR="00121025" w:rsidRPr="00121025">
        <w:instrText>" : "</w:instrText>
      </w:r>
      <w:r w:rsidR="00121025">
        <w:rPr>
          <w:lang w:val="en-US"/>
        </w:rPr>
        <w:instrText>webpage</w:instrText>
      </w:r>
      <w:r w:rsidR="00121025" w:rsidRPr="00121025">
        <w:instrText>" }, "</w:instrText>
      </w:r>
      <w:r w:rsidR="00121025">
        <w:rPr>
          <w:lang w:val="en-US"/>
        </w:rPr>
        <w:instrText>uris</w:instrText>
      </w:r>
      <w:r w:rsidR="00121025" w:rsidRPr="00121025">
        <w:instrText>" : [ "</w:instrText>
      </w:r>
      <w:r w:rsidR="00121025">
        <w:rPr>
          <w:lang w:val="en-US"/>
        </w:rPr>
        <w:instrText>http</w:instrText>
      </w:r>
      <w:r w:rsidR="00121025" w:rsidRPr="00121025">
        <w:instrText>://</w:instrText>
      </w:r>
      <w:r w:rsidR="00121025">
        <w:rPr>
          <w:lang w:val="en-US"/>
        </w:rPr>
        <w:instrText>www</w:instrText>
      </w:r>
      <w:r w:rsidR="00121025" w:rsidRPr="00121025">
        <w:instrText>.</w:instrText>
      </w:r>
      <w:r w:rsidR="00121025">
        <w:rPr>
          <w:lang w:val="en-US"/>
        </w:rPr>
        <w:instrText>mendeley</w:instrText>
      </w:r>
      <w:r w:rsidR="00121025" w:rsidRPr="00121025">
        <w:instrText>.</w:instrText>
      </w:r>
      <w:r w:rsidR="00121025">
        <w:rPr>
          <w:lang w:val="en-US"/>
        </w:rPr>
        <w:instrText>com</w:instrText>
      </w:r>
      <w:r w:rsidR="00121025" w:rsidRPr="00121025">
        <w:instrText>/</w:instrText>
      </w:r>
      <w:r w:rsidR="00121025">
        <w:rPr>
          <w:lang w:val="en-US"/>
        </w:rPr>
        <w:instrText>documents</w:instrText>
      </w:r>
      <w:r w:rsidR="00121025" w:rsidRPr="00121025">
        <w:instrText>/?</w:instrText>
      </w:r>
      <w:r w:rsidR="00121025">
        <w:rPr>
          <w:lang w:val="en-US"/>
        </w:rPr>
        <w:instrText>uuid</w:instrText>
      </w:r>
      <w:r w:rsidR="00121025" w:rsidRPr="00121025">
        <w:instrText>=3</w:instrText>
      </w:r>
      <w:r w:rsidR="00121025">
        <w:rPr>
          <w:lang w:val="en-US"/>
        </w:rPr>
        <w:instrText>b</w:instrText>
      </w:r>
      <w:r w:rsidR="00121025" w:rsidRPr="00121025">
        <w:instrText>3</w:instrText>
      </w:r>
      <w:r w:rsidR="00121025">
        <w:rPr>
          <w:lang w:val="en-US"/>
        </w:rPr>
        <w:instrText>d</w:instrText>
      </w:r>
      <w:r w:rsidR="00121025" w:rsidRPr="00121025">
        <w:instrText>22</w:instrText>
      </w:r>
      <w:r w:rsidR="00121025">
        <w:rPr>
          <w:lang w:val="en-US"/>
        </w:rPr>
        <w:instrText>cc</w:instrText>
      </w:r>
      <w:r w:rsidR="00121025" w:rsidRPr="00121025">
        <w:instrText>-</w:instrText>
      </w:r>
      <w:r w:rsidR="00121025">
        <w:rPr>
          <w:lang w:val="en-US"/>
        </w:rPr>
        <w:instrText>e</w:instrText>
      </w:r>
      <w:r w:rsidR="00121025" w:rsidRPr="00121025">
        <w:instrText>55</w:instrText>
      </w:r>
      <w:r w:rsidR="00121025">
        <w:rPr>
          <w:lang w:val="en-US"/>
        </w:rPr>
        <w:instrText>f</w:instrText>
      </w:r>
      <w:r w:rsidR="00121025" w:rsidRPr="00121025">
        <w:instrText>-48</w:instrText>
      </w:r>
      <w:r w:rsidR="00121025">
        <w:rPr>
          <w:lang w:val="en-US"/>
        </w:rPr>
        <w:instrText>ed</w:instrText>
      </w:r>
      <w:r w:rsidR="00121025" w:rsidRPr="00121025">
        <w:instrText>-</w:instrText>
      </w:r>
      <w:r w:rsidR="00121025">
        <w:rPr>
          <w:lang w:val="en-US"/>
        </w:rPr>
        <w:instrText>bc</w:instrText>
      </w:r>
      <w:r w:rsidR="00121025" w:rsidRPr="00121025">
        <w:instrText>37-661940</w:instrText>
      </w:r>
      <w:r w:rsidR="00121025">
        <w:rPr>
          <w:lang w:val="en-US"/>
        </w:rPr>
        <w:instrText>f</w:instrText>
      </w:r>
      <w:r w:rsidR="00121025" w:rsidRPr="00121025">
        <w:instrText>63583" ] } ], "</w:instrText>
      </w:r>
      <w:r w:rsidR="00121025">
        <w:rPr>
          <w:lang w:val="en-US"/>
        </w:rPr>
        <w:instrText>mendeley</w:instrText>
      </w:r>
      <w:r w:rsidR="00121025" w:rsidRPr="00121025">
        <w:instrText>" : { "</w:instrText>
      </w:r>
      <w:r w:rsidR="00121025">
        <w:rPr>
          <w:lang w:val="en-US"/>
        </w:rPr>
        <w:instrText>previouslyFormattedCitation</w:instrText>
      </w:r>
      <w:r w:rsidR="00121025" w:rsidRPr="00121025">
        <w:instrText>" : "[8]" }, "</w:instrText>
      </w:r>
      <w:r w:rsidR="00121025">
        <w:rPr>
          <w:lang w:val="en-US"/>
        </w:rPr>
        <w:instrText>properties</w:instrText>
      </w:r>
      <w:r w:rsidR="00121025" w:rsidRPr="00121025">
        <w:instrText>" : { "</w:instrText>
      </w:r>
      <w:r w:rsidR="00121025">
        <w:rPr>
          <w:lang w:val="en-US"/>
        </w:rPr>
        <w:instrText>noteIndex</w:instrText>
      </w:r>
      <w:r w:rsidR="00121025" w:rsidRPr="00121025">
        <w:instrText>" : 0 }, "</w:instrText>
      </w:r>
      <w:r w:rsidR="00121025">
        <w:rPr>
          <w:lang w:val="en-US"/>
        </w:rPr>
        <w:instrText>schema</w:instrText>
      </w:r>
      <w:r w:rsidR="00121025" w:rsidRPr="00121025">
        <w:instrText>" : "</w:instrText>
      </w:r>
      <w:r w:rsidR="00121025">
        <w:rPr>
          <w:lang w:val="en-US"/>
        </w:rPr>
        <w:instrText>https</w:instrText>
      </w:r>
      <w:r w:rsidR="00121025" w:rsidRPr="00121025">
        <w:instrText>://</w:instrText>
      </w:r>
      <w:r w:rsidR="00121025">
        <w:rPr>
          <w:lang w:val="en-US"/>
        </w:rPr>
        <w:instrText>github</w:instrText>
      </w:r>
      <w:r w:rsidR="00121025" w:rsidRPr="00121025">
        <w:instrText>.</w:instrText>
      </w:r>
      <w:r w:rsidR="00121025">
        <w:rPr>
          <w:lang w:val="en-US"/>
        </w:rPr>
        <w:instrText>com</w:instrText>
      </w:r>
      <w:r w:rsidR="00121025" w:rsidRPr="00121025">
        <w:instrText>/</w:instrText>
      </w:r>
      <w:r w:rsidR="00121025">
        <w:rPr>
          <w:lang w:val="en-US"/>
        </w:rPr>
        <w:instrText>citation</w:instrText>
      </w:r>
      <w:r w:rsidR="00121025" w:rsidRPr="00121025">
        <w:instrText>-</w:instrText>
      </w:r>
      <w:r w:rsidR="00121025">
        <w:rPr>
          <w:lang w:val="en-US"/>
        </w:rPr>
        <w:instrText>style</w:instrText>
      </w:r>
      <w:r w:rsidR="00121025" w:rsidRPr="00121025">
        <w:instrText>-</w:instrText>
      </w:r>
      <w:r w:rsidR="00121025">
        <w:rPr>
          <w:lang w:val="en-US"/>
        </w:rPr>
        <w:instrText>language</w:instrText>
      </w:r>
      <w:r w:rsidR="00121025" w:rsidRPr="00121025">
        <w:instrText>/</w:instrText>
      </w:r>
      <w:r w:rsidR="00121025">
        <w:rPr>
          <w:lang w:val="en-US"/>
        </w:rPr>
        <w:instrText>schema</w:instrText>
      </w:r>
      <w:r w:rsidR="00121025" w:rsidRPr="00121025">
        <w:instrText>/</w:instrText>
      </w:r>
      <w:r w:rsidR="00121025">
        <w:rPr>
          <w:lang w:val="en-US"/>
        </w:rPr>
        <w:instrText>raw</w:instrText>
      </w:r>
      <w:r w:rsidR="00121025" w:rsidRPr="00121025">
        <w:instrText>/</w:instrText>
      </w:r>
      <w:r w:rsidR="00121025">
        <w:rPr>
          <w:lang w:val="en-US"/>
        </w:rPr>
        <w:instrText>master</w:instrText>
      </w:r>
      <w:r w:rsidR="00121025" w:rsidRPr="00121025">
        <w:instrText>/</w:instrText>
      </w:r>
      <w:r w:rsidR="00121025">
        <w:rPr>
          <w:lang w:val="en-US"/>
        </w:rPr>
        <w:instrText>csl</w:instrText>
      </w:r>
      <w:r w:rsidR="00121025" w:rsidRPr="00121025">
        <w:instrText>-</w:instrText>
      </w:r>
      <w:r w:rsidR="00121025">
        <w:rPr>
          <w:lang w:val="en-US"/>
        </w:rPr>
        <w:instrText>citation</w:instrText>
      </w:r>
      <w:r w:rsidR="00121025" w:rsidRPr="00121025">
        <w:instrText>.</w:instrText>
      </w:r>
      <w:r w:rsidR="00121025">
        <w:rPr>
          <w:lang w:val="en-US"/>
        </w:rPr>
        <w:instrText>json</w:instrText>
      </w:r>
      <w:r w:rsidR="00121025" w:rsidRPr="00121025">
        <w:instrText>" }</w:instrText>
      </w:r>
      <w:r w:rsidR="00C776E2">
        <w:rPr>
          <w:lang w:val="en-US"/>
        </w:rPr>
        <w:fldChar w:fldCharType="separate"/>
      </w:r>
      <w:r w:rsidR="00121025" w:rsidRPr="00121025">
        <w:rPr>
          <w:noProof/>
        </w:rPr>
        <w:t>[8]</w:t>
      </w:r>
      <w:r w:rsidR="00C776E2">
        <w:rPr>
          <w:lang w:val="en-US"/>
        </w:rPr>
        <w:fldChar w:fldCharType="end"/>
      </w:r>
      <w:r>
        <w:t xml:space="preserve">. </w:t>
      </w:r>
      <w:r w:rsidR="0039610B">
        <w:t xml:space="preserve">Предварительно проводится процедура синхронизации значений предикторов и предиктанта. В качестве исходных данных для построения модели выступает матрица из </w:t>
      </w:r>
      <w:r w:rsidR="007B2B88">
        <w:rPr>
          <w:lang w:val="en-US"/>
        </w:rPr>
        <w:t>N</w:t>
      </w:r>
      <w:r w:rsidR="0039610B">
        <w:t xml:space="preserve">строк и </w:t>
      </w:r>
      <w:r w:rsidR="00A522AD">
        <w:t>(</w:t>
      </w:r>
      <w:r w:rsidR="00A522AD">
        <w:rPr>
          <w:lang w:val="en-US"/>
        </w:rPr>
        <w:t>M</w:t>
      </w:r>
      <w:r w:rsidR="0039610B" w:rsidRPr="0039610B">
        <w:t>+1</w:t>
      </w:r>
      <w:r w:rsidR="00A522AD">
        <w:t>)</w:t>
      </w:r>
      <w:r w:rsidR="0039610B">
        <w:t xml:space="preserve">столбцов, где </w:t>
      </w:r>
      <w:r w:rsidR="007B2B88">
        <w:rPr>
          <w:lang w:val="en-US"/>
        </w:rPr>
        <w:t>N</w:t>
      </w:r>
      <w:r w:rsidR="0039610B">
        <w:t xml:space="preserve">–количество случаев, </w:t>
      </w:r>
      <w:r w:rsidR="008F2BED">
        <w:rPr>
          <w:lang w:val="en-US"/>
        </w:rPr>
        <w:t>M</w:t>
      </w:r>
      <w:r w:rsidR="0039610B">
        <w:t xml:space="preserve"> – количество предикторов. Для каждого случая в первые </w:t>
      </w:r>
      <w:r w:rsidR="008F2BED">
        <w:rPr>
          <w:lang w:val="en-US"/>
        </w:rPr>
        <w:t>M</w:t>
      </w:r>
      <w:r w:rsidR="0039610B">
        <w:t xml:space="preserve"> столбцов записываются значения соответствующего предиктора, а в </w:t>
      </w:r>
      <w:r w:rsidR="007B2B88" w:rsidRPr="007B2B88">
        <w:t>(</w:t>
      </w:r>
      <w:r w:rsidR="00A522AD">
        <w:rPr>
          <w:lang w:val="en-US"/>
        </w:rPr>
        <w:t>M</w:t>
      </w:r>
      <w:r w:rsidR="0039610B" w:rsidRPr="0039610B">
        <w:t>+1</w:t>
      </w:r>
      <w:r w:rsidR="007B2B88" w:rsidRPr="007B2B88">
        <w:t>)</w:t>
      </w:r>
      <w:r w:rsidR="0039610B">
        <w:t>-й значения предиктанта.</w:t>
      </w:r>
      <w:r>
        <w:t xml:space="preserve"> Пропуски в данных заполняются средним значением соответствующего предиктора.</w:t>
      </w:r>
      <w:r w:rsidR="0039610B">
        <w:t xml:space="preserve"> Результатом работы алгоритма является регрессионная модель, которая содержит в себе коэффициенты линейного преобразования для каждого предиктора, матрицу ковариации, значения средней, средней относительной и среднеквадратичной ошибок преобразования.</w:t>
      </w:r>
    </w:p>
    <w:p w:rsidR="00763608" w:rsidRDefault="007B2B88" w:rsidP="00CD12DC">
      <w:r>
        <w:t>Для отбора значимых предикторов р</w:t>
      </w:r>
      <w:r w:rsidR="00B636D6">
        <w:t>еализовано два метода: прямого отб</w:t>
      </w:r>
      <w:r w:rsidR="00EB6923">
        <w:t>ора и обратного исключ</w:t>
      </w:r>
      <w:r>
        <w:t xml:space="preserve">ения. В методе прямого отбора на первом шаге для вышеописанной матрицы </w:t>
      </w:r>
      <w:r>
        <w:rPr>
          <w:lang w:val="en-US"/>
        </w:rPr>
        <w:t>Nx</w:t>
      </w:r>
      <w:r w:rsidRPr="007B2B88">
        <w:t>(</w:t>
      </w:r>
      <w:r>
        <w:rPr>
          <w:lang w:val="en-US"/>
        </w:rPr>
        <w:t>M</w:t>
      </w:r>
      <w:r w:rsidRPr="007B2B88">
        <w:t>+1)</w:t>
      </w:r>
      <w:r>
        <w:t xml:space="preserve"> строится матрица корреляции и выбирается предиктор, наиболее коррелирующий с предиктантом (независимо от знака).</w:t>
      </w:r>
      <w:r w:rsidR="00763608">
        <w:t>Условием включения предиктора является удовлетворение значения коэффициента взаимной корреляции критерию значимости Стьюдента с уровнем 95%. Кроме того, отобранный предиктор не должен коррелировать ни с одним из уже включенных в схему предикторов с тем же уровнем значимости.</w:t>
      </w:r>
    </w:p>
    <w:p w:rsidR="00B636D6" w:rsidRDefault="00763608" w:rsidP="00CD12DC">
      <w:r>
        <w:t>После включения в схему</w:t>
      </w:r>
      <w:r w:rsidR="00D73C3A">
        <w:t xml:space="preserve"> производится построение регрессионной модели для отобранного предиктора и предиктанта. Полученная модель применяется к </w:t>
      </w:r>
      <w:r w:rsidR="005C123B">
        <w:t xml:space="preserve">соответствующему предиктору, результатом чего является массив из </w:t>
      </w:r>
      <w:r w:rsidR="005C123B">
        <w:rPr>
          <w:lang w:val="en-US"/>
        </w:rPr>
        <w:t>N</w:t>
      </w:r>
      <w:r w:rsidR="005C123B">
        <w:t xml:space="preserve"> значений оценок предиктанта. Поэлементно вычитая из массива оценок массив значений предиктанта, получаем массив ошибок. </w:t>
      </w:r>
      <w:r w:rsidR="00A522AD">
        <w:t>Если</w:t>
      </w:r>
      <w:r w:rsidR="005C123B">
        <w:t xml:space="preserve">вариация </w:t>
      </w:r>
      <w:r w:rsidR="00D73C3A">
        <w:t>результат</w:t>
      </w:r>
      <w:r w:rsidR="005C123B">
        <w:t>а</w:t>
      </w:r>
      <w:r w:rsidR="00D73C3A">
        <w:t xml:space="preserve"> расчета </w:t>
      </w:r>
      <w:r w:rsidR="00A522AD">
        <w:t xml:space="preserve">уменьшается в </w:t>
      </w:r>
      <w:r w:rsidR="00D73C3A">
        <w:t>сравн</w:t>
      </w:r>
      <w:r w:rsidR="00A522AD">
        <w:t>ении</w:t>
      </w:r>
      <w:r w:rsidR="00D73C3A">
        <w:t xml:space="preserve"> с </w:t>
      </w:r>
      <w:r w:rsidR="005C123B">
        <w:t>исходной вариацией предиктанта</w:t>
      </w:r>
      <w:r w:rsidR="00A522AD">
        <w:t>,</w:t>
      </w:r>
      <w:r w:rsidR="005C123B">
        <w:t xml:space="preserve"> то отобранный предиктор оставляют в модели и повторяют процедуру уже для </w:t>
      </w:r>
      <w:r w:rsidR="00A522AD">
        <w:t>(</w:t>
      </w:r>
      <w:r w:rsidR="005C123B">
        <w:rPr>
          <w:lang w:val="en-US"/>
        </w:rPr>
        <w:t>M</w:t>
      </w:r>
      <w:r w:rsidR="005C123B" w:rsidRPr="005C123B">
        <w:t>-2</w:t>
      </w:r>
      <w:r w:rsidR="00A522AD">
        <w:t>)</w:t>
      </w:r>
      <w:r w:rsidR="005C123B">
        <w:t xml:space="preserve"> предикторов и </w:t>
      </w:r>
      <w:r w:rsidR="00A522AD">
        <w:t>массива ошибок оценки, полученной на предыдущем этапе</w:t>
      </w:r>
      <w:r w:rsidR="00D73C3A">
        <w:t>.</w:t>
      </w:r>
      <w:r w:rsidR="00A522AD">
        <w:t xml:space="preserve"> Итерации продолжают </w:t>
      </w:r>
      <w:r w:rsidR="00463EC3">
        <w:t>до тех пор, пока</w:t>
      </w:r>
      <w:r w:rsidR="00A522AD">
        <w:t xml:space="preserve"> уменьшение вариации на не станет меньше порогового значения</w:t>
      </w:r>
      <w:r w:rsidR="00463EC3">
        <w:t>, заданного на уровне 5%</w:t>
      </w:r>
      <w:r w:rsidR="00A522AD">
        <w:t>.</w:t>
      </w:r>
      <w:r w:rsidR="00463EC3">
        <w:t xml:space="preserve"> Также установлено ограничение на общее количество включенных предикторов в размере 10% от размера обучающей выборки, но не более 10 шт.</w:t>
      </w:r>
    </w:p>
    <w:p w:rsidR="00A522AD" w:rsidRPr="007B2B88" w:rsidRDefault="00A522AD" w:rsidP="00CD12DC">
      <w:r>
        <w:t>Метод обратного исключения подобен предыдущему с той лишь разницей, что изначально в модель включены все предикторы и затем из нее исключаются наименее коррелирующие с предиктантом. Здесь итерации продолжаются, пока уменьшение вариации не станет больше порогового значения.</w:t>
      </w:r>
    </w:p>
    <w:p w:rsidR="00CD12DC" w:rsidRDefault="00CD12DC" w:rsidP="00CD12DC">
      <w:pPr>
        <w:pStyle w:val="1"/>
      </w:pPr>
      <w:bookmarkStart w:id="5" w:name="_Toc391277013"/>
      <w:r>
        <w:t>Модель и потенциальные предикторы</w:t>
      </w:r>
      <w:bookmarkEnd w:id="5"/>
    </w:p>
    <w:p w:rsidR="00CD12DC" w:rsidRDefault="00CD12DC" w:rsidP="00CD12DC">
      <w:pPr>
        <w:rPr>
          <w:color w:val="auto"/>
          <w:lang w:bidi="en-US"/>
        </w:rPr>
      </w:pPr>
      <w:r>
        <w:rPr>
          <w:lang w:bidi="en-US"/>
        </w:rPr>
        <w:lastRenderedPageBreak/>
        <w:t xml:space="preserve">Модель </w:t>
      </w:r>
      <w:r>
        <w:rPr>
          <w:lang w:val="en-US" w:bidi="en-US"/>
        </w:rPr>
        <w:t>WRF</w:t>
      </w:r>
      <w:r>
        <w:rPr>
          <w:lang w:bidi="en-US"/>
        </w:rPr>
        <w:t>(</w:t>
      </w:r>
      <w:r>
        <w:rPr>
          <w:lang w:val="en-US" w:bidi="en-US"/>
        </w:rPr>
        <w:t>WeatherResearchand</w:t>
      </w:r>
      <w:r w:rsidR="00A522AD">
        <w:rPr>
          <w:lang w:val="en-US" w:bidi="en-US"/>
        </w:rPr>
        <w:t>Forecasting</w:t>
      </w:r>
      <w:r w:rsidR="00A522AD">
        <w:rPr>
          <w:lang w:bidi="en-US"/>
        </w:rPr>
        <w:t>) –</w:t>
      </w:r>
      <w:r>
        <w:rPr>
          <w:lang w:bidi="en-US"/>
        </w:rPr>
        <w:t xml:space="preserve"> численная мезомасштабная система прогнозирования погоды следующего поколения, разработанная как для оперативного прогнозирования, так и для исследовательских целей. Ее отличительными чертами являются несколько динамических ядер, 3-х мерная система усвоения данных и программная архитектура, нацеленная на параллельность вычислений и расширяемость системы. W</w:t>
      </w:r>
      <w:r>
        <w:rPr>
          <w:lang w:val="en-US" w:bidi="en-US"/>
        </w:rPr>
        <w:t>RF</w:t>
      </w:r>
      <w:r>
        <w:rPr>
          <w:lang w:bidi="en-US"/>
        </w:rPr>
        <w:t xml:space="preserve"> может использоваться в широком спектре приложений на масштабах от нескольких метров до тысяч километров. </w:t>
      </w:r>
    </w:p>
    <w:p w:rsidR="00CD12DC" w:rsidRDefault="00CD12DC" w:rsidP="00CD12DC">
      <w:pPr>
        <w:rPr>
          <w:rFonts w:ascii="Arial" w:hAnsi="Arial" w:cs="Arial"/>
          <w:sz w:val="20"/>
          <w:szCs w:val="20"/>
        </w:rPr>
      </w:pPr>
      <w:r>
        <w:t xml:space="preserve">В модели WRF численно решается полная система уравнений </w:t>
      </w:r>
      <w:proofErr w:type="spellStart"/>
      <w:r>
        <w:t>гидротермодинамики</w:t>
      </w:r>
      <w:proofErr w:type="spellEnd"/>
      <w:r>
        <w:t xml:space="preserve"> атмосферы, которая включает в себя уравнения неразрывности, переноса импульса (с учетом эффектов сжимаемости и </w:t>
      </w:r>
      <w:proofErr w:type="spellStart"/>
      <w:r>
        <w:t>негидростатичности</w:t>
      </w:r>
      <w:proofErr w:type="spellEnd"/>
      <w:r>
        <w:t xml:space="preserve">), переноса влаги и внутренней энергии. Для модели предлагается библиотека различных </w:t>
      </w:r>
      <w:proofErr w:type="spellStart"/>
      <w:r>
        <w:t>параметризаций</w:t>
      </w:r>
      <w:proofErr w:type="spellEnd"/>
      <w:r>
        <w:t xml:space="preserve"> процессов в пограничном слое атмосферы, формирования облачности и осадков, явлений конвекции и турбулентности. В модели реализованы возможности создавать вложенные вычислительные области и использовать алгоритмы усвоения данных наблюдений. В WRF используется </w:t>
      </w:r>
      <w:r>
        <w:sym w:font="Symbol" w:char="F073"/>
      </w:r>
      <w:r>
        <w:t xml:space="preserve">-система вертикальных координат, которая позволяет описывать сложный рельеф, и сетка </w:t>
      </w:r>
      <w:proofErr w:type="spellStart"/>
      <w:r>
        <w:t>Аракавы</w:t>
      </w:r>
      <w:proofErr w:type="spellEnd"/>
      <w:r>
        <w:t xml:space="preserve"> C-типа по горизонтали (то есть объемная ячейка задается прямоугольным параллелепипедом; все скалярные величины задаются в его центре, а компоненты векторов в центрах советующих граней). При интегрировании уравнений гидродинамики используется расщепление по направлениям (в горизонтальных направлениях используется явная схема, а при вычислении вертикальных потоков и скоростей – неявная) и по физическим процессам. WRF является региональной моделью, поэтому для ее инициализации и задания граничных условий необходимы результаты расчетов глобальной модели численного прогноза погоды. Цикл работы модели WRF состоит из подготовки данных, включая их горизонтальную и вертикальную интерполяцию на сетку модели, улучшение интерполированных данных с помощью усвоения наблюдений метеостанций и радиозондов и численное интегрирование</w:t>
      </w:r>
      <w:r>
        <w:rPr>
          <w:rFonts w:ascii="Arial" w:hAnsi="Arial" w:cs="Arial"/>
          <w:sz w:val="20"/>
          <w:szCs w:val="20"/>
        </w:rPr>
        <w:t>.</w:t>
      </w:r>
    </w:p>
    <w:p w:rsidR="00CD12DC" w:rsidRDefault="00CD12DC" w:rsidP="00CD12DC">
      <w:r>
        <w:rPr>
          <w:lang w:bidi="en-US"/>
        </w:rPr>
        <w:t xml:space="preserve">В нашем случае расчет проводился по расчетной области с шагом сетки 5 км на 27-ми вертикальных уровнях. </w:t>
      </w:r>
      <w:r>
        <w:t xml:space="preserve">Для решения задачи метеорологического прогноза система уравнений </w:t>
      </w:r>
      <w:proofErr w:type="spellStart"/>
      <w:r>
        <w:t>гидротермодинамики</w:t>
      </w:r>
      <w:proofErr w:type="spellEnd"/>
      <w:r>
        <w:t xml:space="preserve"> атмосферы должна быть дополнена начальными и граничными условиями. В качестве начальных условий должны задаваться трехмерные распределения полей трех компонент скорости, температуры, давления и влажности. В качестве граничных условий должны задаваться значения температуры, влажности и компонент скорости на боковых и на верхней границах области, а также значения потоков тепла, влаги и импульса на нижней границе области, прилегающей к поверхности Земли. В нашем случае для этих целей используются данные оперативных прогнозов </w:t>
      </w:r>
      <w:r>
        <w:lastRenderedPageBreak/>
        <w:t>Национального центра прогнозирования атмосферы NCEP (США). Прогностические поля модели NCEP сроком на 72 ч. прогнозного времени определяют начальные и граничные условия для метеорологических переменных. Граничные условия на подстилающей поверхности зависят от свойств подстилающей поверхности. Используются следующие данные о подстилающей поверхности: высота поверхности над уровнем моря, категория подстилающей поверхности в соответствии с классификацией Геологической службы США USGS (например, лес, водная поверхность, и т.д.), тип растительности, тип почвы, средняя сезонная температура, среднемесячное альбедо. Соответствующие данные брались с сайта USGS.</w:t>
      </w:r>
    </w:p>
    <w:p w:rsidR="005E1384" w:rsidRDefault="00CD12DC" w:rsidP="005E1384">
      <w:r>
        <w:t xml:space="preserve">Основной задачей при составлении регрессионных зависимостей для прогноза элементов погоды является выбор величин (переменных), используемых в качестве предикторов. Их условно можно разделить на несколько групп: расчётные переменные модели, интерполированные переменные модели, производные переменные, </w:t>
      </w:r>
      <w:proofErr w:type="spellStart"/>
      <w:r>
        <w:t>геоклиматические</w:t>
      </w:r>
      <w:proofErr w:type="spellEnd"/>
      <w:r>
        <w:t xml:space="preserve"> и данные наблюдений. В первую группу входят величины, непосредственно рассчитанные моделью в её системе координат. Туда же можно отнести величины, полученные из непосредственно рассчитанных с помощью преобразований по физическим законам (температура в градусах Кельвина, относительная влажность и пр.). Во вторую группу входят величины, полученные из первой путём математической интерполяции в другие системы координат (вертикальные уровни, проекции). К третьей группе относятся все величины, полученные из первых двух групп путём математических преобразований (градиенты, лапласианы, дивергенции, роторы и пр.). Логично предположить, что чем меньше математических преобразований было произведено над рассчитанной величиной, тем в более согласованном состоянии она находится по отношению к самой себе и другим переменным в пространстве и времени.</w:t>
      </w:r>
    </w:p>
    <w:p w:rsidR="005E1384" w:rsidRDefault="005E1384" w:rsidP="005E1384">
      <w:r>
        <w:t xml:space="preserve">Рассмотрим некоторые примеры отобранных предикторов. В </w:t>
      </w:r>
      <w:r w:rsidR="00C776E2">
        <w:fldChar w:fldCharType="begin" w:fldLock="1"/>
      </w:r>
      <w:r w:rsidR="00121025">
        <w:instrText>ADDIN CSL_CITATION { "citationItems" : [ { "id" : "ITEM-1", "itemData" : { "DOI" : "10.1175/1520-0434(2004)019&lt;0200:AEOMMO&gt;2.0.CO;2", "ISSN" : "0882-8156", "author" : [ { "dropping-particle" : "", "family" : "Hart", "given" : "K.A.", "non-dropping-particle" : "", "parse-names" : false, "suffix" : "" }, { "dropping-particle" : "", "family" : "Steenburgh", "given" : "W.J.", "non-dropping-particle" : "", "parse-names" : false, "suffix" : "" }, { "dropping-particle" : "", "family" : "Onton", "given" : "D.J.", "non-dropping-particle" : "", "parse-names" : false, "suffix" : "" }, { "dropping-particle" : "", "family" : "Siffert", "given" : "A.J.", "non-dropping-particle" : "", "parse-names" : false, "suffix" : "" } ], "container-title" : "Weather and forecasting", "id" : "ITEM-1", "issue" : "2", "issued" : { "date-parts" : [ [ "2004", "4" ] ] }, "page" : "200\u2013218", "title" : "An evaluation of mesoscale-model-based model output statistics (MOS) during the 2002 Olympic and Paralympic Winter Games", "type" : "article-journal", "volume" : "19" }, "uris" : [ "http://www.mendeley.com/documents/?uuid=dae73dd1-4f11-40da-9351-5a8ddda19a80" ] } ], "mendeley" : { "previouslyFormattedCitation" : "[9]" }, "properties" : { "noteIndex" : 0 }, "schema" : "https://github.com/citation-style-language/schema/raw/master/csl-citation.json" }</w:instrText>
      </w:r>
      <w:r w:rsidR="00C776E2">
        <w:fldChar w:fldCharType="separate"/>
      </w:r>
      <w:r w:rsidR="00121025" w:rsidRPr="00121025">
        <w:rPr>
          <w:noProof/>
        </w:rPr>
        <w:t>[9]</w:t>
      </w:r>
      <w:r w:rsidR="00C776E2">
        <w:fldChar w:fldCharType="end"/>
      </w:r>
      <w:r>
        <w:t xml:space="preserve"> для построения </w:t>
      </w:r>
      <w:r>
        <w:rPr>
          <w:lang w:val="en-US"/>
        </w:rPr>
        <w:t>MOS</w:t>
      </w:r>
      <w:r>
        <w:t xml:space="preserve"> для температуры, точки росы, относительной влажности и скорости ветра на основе модели </w:t>
      </w:r>
      <w:r>
        <w:rPr>
          <w:lang w:val="en-US"/>
        </w:rPr>
        <w:t>MM</w:t>
      </w:r>
      <w:r w:rsidRPr="004F2ED8">
        <w:t>5</w:t>
      </w:r>
      <w:r>
        <w:t xml:space="preserve"> были использованы предикторы всех вышеуказанных типов (см. </w:t>
      </w:r>
      <w:r w:rsidR="00C776E2">
        <w:fldChar w:fldCharType="begin"/>
      </w:r>
      <w:r w:rsidR="00206B2F">
        <w:instrText xml:space="preserve"> REF _Ref378766733 </w:instrText>
      </w:r>
      <w:r w:rsidR="00C776E2">
        <w:fldChar w:fldCharType="separate"/>
      </w:r>
      <w:r>
        <w:t xml:space="preserve">Таблица </w:t>
      </w:r>
      <w:r>
        <w:rPr>
          <w:noProof/>
        </w:rPr>
        <w:t>1</w:t>
      </w:r>
      <w:r w:rsidR="00C776E2">
        <w:rPr>
          <w:noProof/>
        </w:rPr>
        <w:fldChar w:fldCharType="end"/>
      </w:r>
      <w:r>
        <w:t>)</w:t>
      </w:r>
      <w:r w:rsidR="00927C5A">
        <w:t>.</w:t>
      </w:r>
    </w:p>
    <w:p w:rsidR="005E1384" w:rsidRDefault="005E1384" w:rsidP="005E1384">
      <w:pPr>
        <w:pStyle w:val="af"/>
        <w:keepNext/>
      </w:pPr>
      <w:bookmarkStart w:id="6" w:name="_Ref378766733"/>
      <w:r>
        <w:t xml:space="preserve">Таблица </w:t>
      </w:r>
      <w:r w:rsidR="00C776E2">
        <w:fldChar w:fldCharType="begin"/>
      </w:r>
      <w:r w:rsidR="00206B2F">
        <w:instrText xml:space="preserve"> SEQ Таблица \* ARABIC </w:instrText>
      </w:r>
      <w:r w:rsidR="00C776E2">
        <w:fldChar w:fldCharType="separate"/>
      </w:r>
      <w:r w:rsidR="00607F8A">
        <w:rPr>
          <w:noProof/>
        </w:rPr>
        <w:t>1</w:t>
      </w:r>
      <w:r w:rsidR="00C776E2">
        <w:rPr>
          <w:noProof/>
        </w:rPr>
        <w:fldChar w:fldCharType="end"/>
      </w:r>
      <w:bookmarkEnd w:id="6"/>
      <w:r w:rsidR="00927C5A">
        <w:t>. Вариант перечня использовавшихся предикторов для прогноза температуры, точки росы, относительной влажности и ветра</w:t>
      </w:r>
    </w:p>
    <w:tbl>
      <w:tblPr>
        <w:tblStyle w:val="GridTable1Light"/>
        <w:tblW w:w="9464" w:type="dxa"/>
        <w:tblLook w:val="0660"/>
      </w:tblPr>
      <w:tblGrid>
        <w:gridCol w:w="3794"/>
        <w:gridCol w:w="3771"/>
        <w:gridCol w:w="1899"/>
      </w:tblGrid>
      <w:tr w:rsidR="005E1384" w:rsidTr="00927C5A">
        <w:trPr>
          <w:cnfStyle w:val="100000000000"/>
        </w:trPr>
        <w:tc>
          <w:tcPr>
            <w:tcW w:w="3794" w:type="dxa"/>
          </w:tcPr>
          <w:p w:rsidR="005E1384" w:rsidRDefault="005E1384" w:rsidP="005E1384">
            <w:pPr>
              <w:ind w:firstLine="0"/>
              <w:jc w:val="center"/>
            </w:pPr>
            <w:r>
              <w:t>Предиктор</w:t>
            </w:r>
          </w:p>
        </w:tc>
        <w:tc>
          <w:tcPr>
            <w:tcW w:w="3771" w:type="dxa"/>
          </w:tcPr>
          <w:p w:rsidR="005E1384" w:rsidRDefault="005E1384" w:rsidP="005E1384">
            <w:pPr>
              <w:ind w:firstLine="0"/>
              <w:jc w:val="center"/>
            </w:pPr>
            <w:r>
              <w:t>Уровни</w:t>
            </w:r>
          </w:p>
        </w:tc>
        <w:tc>
          <w:tcPr>
            <w:tcW w:w="1899" w:type="dxa"/>
          </w:tcPr>
          <w:p w:rsidR="005E1384" w:rsidRPr="000F0D35" w:rsidRDefault="005E1384" w:rsidP="005E1384">
            <w:pPr>
              <w:ind w:firstLine="0"/>
              <w:jc w:val="center"/>
            </w:pPr>
            <w:r>
              <w:t>Кол-во</w:t>
            </w:r>
          </w:p>
        </w:tc>
      </w:tr>
      <w:tr w:rsidR="005E1384" w:rsidRPr="00F530E9" w:rsidTr="00927C5A">
        <w:tc>
          <w:tcPr>
            <w:tcW w:w="3794" w:type="dxa"/>
          </w:tcPr>
          <w:p w:rsidR="005E1384" w:rsidRPr="008F2BED" w:rsidRDefault="005E1384" w:rsidP="005E1384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T</w:t>
            </w:r>
            <w:r w:rsidRPr="008F2BED">
              <w:rPr>
                <w:lang w:val="en-US"/>
              </w:rPr>
              <w:t xml:space="preserve">, </w:t>
            </w:r>
            <w:r>
              <w:rPr>
                <w:lang w:val="en-US"/>
              </w:rPr>
              <w:t>Td</w:t>
            </w:r>
            <w:r w:rsidRPr="008F2BED">
              <w:rPr>
                <w:lang w:val="en-US"/>
              </w:rPr>
              <w:t xml:space="preserve">, </w:t>
            </w:r>
            <w:r>
              <w:rPr>
                <w:lang w:val="en-US"/>
              </w:rPr>
              <w:t>RH</w:t>
            </w:r>
            <w:r w:rsidRPr="008F2BED">
              <w:rPr>
                <w:lang w:val="en-US"/>
              </w:rPr>
              <w:t xml:space="preserve">, </w:t>
            </w:r>
            <w:r>
              <w:rPr>
                <w:lang w:val="en-US"/>
              </w:rPr>
              <w:t>U</w:t>
            </w:r>
            <w:r w:rsidRPr="008F2BED">
              <w:rPr>
                <w:lang w:val="en-US"/>
              </w:rPr>
              <w:t xml:space="preserve">, </w:t>
            </w:r>
            <w:r>
              <w:rPr>
                <w:lang w:val="en-US"/>
              </w:rPr>
              <w:t>V</w:t>
            </w:r>
            <w:r w:rsidRPr="008F2BED">
              <w:rPr>
                <w:lang w:val="en-US"/>
              </w:rPr>
              <w:t xml:space="preserve">, </w:t>
            </w:r>
            <w:r>
              <w:rPr>
                <w:lang w:val="en-US"/>
              </w:rPr>
              <w:t>WSPD</w:t>
            </w:r>
          </w:p>
        </w:tc>
        <w:tc>
          <w:tcPr>
            <w:tcW w:w="3771" w:type="dxa"/>
          </w:tcPr>
          <w:p w:rsidR="005E1384" w:rsidRPr="00927C5A" w:rsidRDefault="005E1384" w:rsidP="005E1384">
            <w:pPr>
              <w:ind w:firstLine="0"/>
            </w:pPr>
            <w:r>
              <w:rPr>
                <w:lang w:val="en-US"/>
              </w:rPr>
              <w:sym w:font="Symbol" w:char="F073"/>
            </w:r>
            <w:r w:rsidRPr="00927C5A">
              <w:t xml:space="preserve">=0.995; 800, 700, 600, 500 </w:t>
            </w:r>
            <w:proofErr w:type="spellStart"/>
            <w:r>
              <w:rPr>
                <w:lang w:val="en-US"/>
              </w:rPr>
              <w:t>hPa</w:t>
            </w:r>
            <w:proofErr w:type="spellEnd"/>
          </w:p>
        </w:tc>
        <w:tc>
          <w:tcPr>
            <w:tcW w:w="1899" w:type="dxa"/>
          </w:tcPr>
          <w:p w:rsidR="005E1384" w:rsidRPr="000F0D35" w:rsidRDefault="005E1384" w:rsidP="005E1384">
            <w:pPr>
              <w:ind w:firstLine="0"/>
              <w:jc w:val="center"/>
            </w:pPr>
            <w:r>
              <w:t>30</w:t>
            </w:r>
          </w:p>
        </w:tc>
      </w:tr>
      <w:tr w:rsidR="005E1384" w:rsidTr="00927C5A">
        <w:tc>
          <w:tcPr>
            <w:tcW w:w="3794" w:type="dxa"/>
          </w:tcPr>
          <w:p w:rsidR="005E1384" w:rsidRPr="00927C5A" w:rsidRDefault="005E1384" w:rsidP="005E1384">
            <w:pPr>
              <w:ind w:firstLine="0"/>
            </w:pPr>
            <w:r>
              <w:rPr>
                <w:lang w:val="en-US"/>
              </w:rPr>
              <w:t>H</w:t>
            </w:r>
            <w:r w:rsidRPr="00927C5A">
              <w:t xml:space="preserve">, </w:t>
            </w:r>
            <w:r>
              <w:rPr>
                <w:lang w:val="en-US"/>
              </w:rPr>
              <w:t>Verticalvelocity</w:t>
            </w:r>
          </w:p>
        </w:tc>
        <w:tc>
          <w:tcPr>
            <w:tcW w:w="3771" w:type="dxa"/>
          </w:tcPr>
          <w:p w:rsidR="005E1384" w:rsidRDefault="005E1384" w:rsidP="005E1384">
            <w:pPr>
              <w:ind w:firstLine="0"/>
            </w:pPr>
            <w:r w:rsidRPr="00927C5A">
              <w:t xml:space="preserve">800, 700, 600, 500 </w:t>
            </w:r>
            <w:proofErr w:type="spellStart"/>
            <w:r>
              <w:rPr>
                <w:lang w:val="en-US"/>
              </w:rPr>
              <w:t>hPa</w:t>
            </w:r>
            <w:proofErr w:type="spellEnd"/>
          </w:p>
        </w:tc>
        <w:tc>
          <w:tcPr>
            <w:tcW w:w="1899" w:type="dxa"/>
          </w:tcPr>
          <w:p w:rsidR="005E1384" w:rsidRPr="000F0D35" w:rsidRDefault="005E1384" w:rsidP="005E1384">
            <w:pPr>
              <w:ind w:firstLine="0"/>
              <w:jc w:val="center"/>
            </w:pPr>
            <w:r>
              <w:t>8</w:t>
            </w:r>
          </w:p>
        </w:tc>
      </w:tr>
      <w:tr w:rsidR="005E1384" w:rsidTr="00927C5A">
        <w:tc>
          <w:tcPr>
            <w:tcW w:w="3794" w:type="dxa"/>
          </w:tcPr>
          <w:p w:rsidR="005E1384" w:rsidRPr="00E830D8" w:rsidRDefault="005E1384" w:rsidP="005E1384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3h acc. </w:t>
            </w:r>
            <w:proofErr w:type="spellStart"/>
            <w:r>
              <w:rPr>
                <w:lang w:val="en-US"/>
              </w:rPr>
              <w:t>precip</w:t>
            </w:r>
            <w:proofErr w:type="spellEnd"/>
            <w:r>
              <w:rPr>
                <w:lang w:val="en-US"/>
              </w:rPr>
              <w:t>.</w:t>
            </w:r>
          </w:p>
        </w:tc>
        <w:tc>
          <w:tcPr>
            <w:tcW w:w="3771" w:type="dxa"/>
          </w:tcPr>
          <w:p w:rsidR="005E1384" w:rsidRDefault="005E1384" w:rsidP="005E1384">
            <w:pPr>
              <w:ind w:firstLine="0"/>
            </w:pPr>
          </w:p>
        </w:tc>
        <w:tc>
          <w:tcPr>
            <w:tcW w:w="1899" w:type="dxa"/>
          </w:tcPr>
          <w:p w:rsidR="005E1384" w:rsidRDefault="005E1384" w:rsidP="005E1384">
            <w:pPr>
              <w:ind w:firstLine="0"/>
              <w:jc w:val="center"/>
            </w:pPr>
            <w:r>
              <w:t>1</w:t>
            </w:r>
          </w:p>
        </w:tc>
      </w:tr>
      <w:tr w:rsidR="005E1384" w:rsidRPr="007456C5" w:rsidTr="00927C5A">
        <w:tc>
          <w:tcPr>
            <w:tcW w:w="3794" w:type="dxa"/>
          </w:tcPr>
          <w:p w:rsidR="005E1384" w:rsidRPr="00E830D8" w:rsidRDefault="005E1384" w:rsidP="005E1384">
            <w:pPr>
              <w:ind w:firstLine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Sfc</w:t>
            </w:r>
            <w:proofErr w:type="spellEnd"/>
            <w:r>
              <w:rPr>
                <w:lang w:val="en-US"/>
              </w:rPr>
              <w:t xml:space="preserve">. -700 </w:t>
            </w:r>
            <w:proofErr w:type="spellStart"/>
            <w:r>
              <w:rPr>
                <w:lang w:val="en-US"/>
              </w:rPr>
              <w:t>hPa</w:t>
            </w:r>
            <w:proofErr w:type="spellEnd"/>
            <w:r>
              <w:rPr>
                <w:lang w:val="en-US"/>
              </w:rPr>
              <w:t xml:space="preserve"> lapse rate</w:t>
            </w:r>
          </w:p>
        </w:tc>
        <w:tc>
          <w:tcPr>
            <w:tcW w:w="3771" w:type="dxa"/>
          </w:tcPr>
          <w:p w:rsidR="005E1384" w:rsidRPr="007456C5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1899" w:type="dxa"/>
          </w:tcPr>
          <w:p w:rsidR="005E1384" w:rsidRPr="000F0D35" w:rsidRDefault="005E1384" w:rsidP="005E1384">
            <w:pPr>
              <w:ind w:firstLine="0"/>
              <w:jc w:val="center"/>
            </w:pPr>
            <w:r>
              <w:t>1</w:t>
            </w:r>
          </w:p>
        </w:tc>
      </w:tr>
      <w:tr w:rsidR="005E1384" w:rsidRPr="007456C5" w:rsidTr="00927C5A">
        <w:tc>
          <w:tcPr>
            <w:tcW w:w="3794" w:type="dxa"/>
          </w:tcPr>
          <w:p w:rsidR="005E1384" w:rsidRPr="007456C5" w:rsidRDefault="005E1384" w:rsidP="005E1384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Avg. </w:t>
            </w:r>
            <w:proofErr w:type="spellStart"/>
            <w:r>
              <w:rPr>
                <w:lang w:val="en-US"/>
              </w:rPr>
              <w:t>sfc</w:t>
            </w:r>
            <w:proofErr w:type="spellEnd"/>
            <w:r>
              <w:rPr>
                <w:lang w:val="en-US"/>
              </w:rPr>
              <w:t>. – 500hPa RH</w:t>
            </w:r>
          </w:p>
        </w:tc>
        <w:tc>
          <w:tcPr>
            <w:tcW w:w="3771" w:type="dxa"/>
          </w:tcPr>
          <w:p w:rsidR="005E1384" w:rsidRPr="007456C5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1899" w:type="dxa"/>
          </w:tcPr>
          <w:p w:rsidR="005E1384" w:rsidRPr="000F0D35" w:rsidRDefault="005E1384" w:rsidP="005E1384">
            <w:pPr>
              <w:ind w:firstLine="0"/>
              <w:jc w:val="center"/>
            </w:pPr>
            <w:r>
              <w:t>1</w:t>
            </w:r>
          </w:p>
        </w:tc>
      </w:tr>
      <w:tr w:rsidR="005E1384" w:rsidRPr="007456C5" w:rsidTr="00927C5A">
        <w:tc>
          <w:tcPr>
            <w:tcW w:w="3794" w:type="dxa"/>
          </w:tcPr>
          <w:p w:rsidR="005E1384" w:rsidRPr="00762559" w:rsidRDefault="005E1384" w:rsidP="005E1384">
            <w:pPr>
              <w:ind w:firstLine="0"/>
            </w:pPr>
            <w:r>
              <w:rPr>
                <w:lang w:val="en-US"/>
              </w:rPr>
              <w:lastRenderedPageBreak/>
              <w:t>Sin, Cos</w:t>
            </w:r>
            <w:r>
              <w:t xml:space="preserve"> дня года</w:t>
            </w:r>
          </w:p>
        </w:tc>
        <w:tc>
          <w:tcPr>
            <w:tcW w:w="3771" w:type="dxa"/>
          </w:tcPr>
          <w:p w:rsidR="005E1384" w:rsidRPr="007456C5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1899" w:type="dxa"/>
          </w:tcPr>
          <w:p w:rsidR="005E1384" w:rsidRPr="000F0D35" w:rsidRDefault="005E1384" w:rsidP="005E1384">
            <w:pPr>
              <w:ind w:firstLine="0"/>
              <w:jc w:val="center"/>
            </w:pPr>
            <w:r>
              <w:t>2</w:t>
            </w:r>
          </w:p>
        </w:tc>
      </w:tr>
      <w:tr w:rsidR="005E1384" w:rsidRPr="007456C5" w:rsidTr="00927C5A">
        <w:tc>
          <w:tcPr>
            <w:tcW w:w="3794" w:type="dxa"/>
          </w:tcPr>
          <w:p w:rsidR="005E1384" w:rsidRPr="00762559" w:rsidRDefault="005E1384" w:rsidP="005E1384">
            <w:pPr>
              <w:ind w:firstLine="0"/>
            </w:pPr>
            <w:r>
              <w:t>Наблюдения за ближайший срок</w:t>
            </w:r>
          </w:p>
        </w:tc>
        <w:tc>
          <w:tcPr>
            <w:tcW w:w="3771" w:type="dxa"/>
          </w:tcPr>
          <w:p w:rsidR="005E1384" w:rsidRPr="007456C5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1899" w:type="dxa"/>
          </w:tcPr>
          <w:p w:rsidR="005E1384" w:rsidRPr="000F0D35" w:rsidRDefault="005E1384" w:rsidP="005E1384">
            <w:pPr>
              <w:ind w:firstLine="0"/>
              <w:jc w:val="center"/>
            </w:pPr>
            <w:r>
              <w:t>4</w:t>
            </w:r>
          </w:p>
        </w:tc>
      </w:tr>
      <w:tr w:rsidR="005E1384" w:rsidRPr="007456C5" w:rsidTr="00927C5A">
        <w:trPr>
          <w:cnfStyle w:val="010000000000"/>
        </w:trPr>
        <w:tc>
          <w:tcPr>
            <w:tcW w:w="3794" w:type="dxa"/>
          </w:tcPr>
          <w:p w:rsidR="005E1384" w:rsidRDefault="005E1384" w:rsidP="005E1384">
            <w:pPr>
              <w:ind w:firstLine="0"/>
            </w:pPr>
          </w:p>
        </w:tc>
        <w:tc>
          <w:tcPr>
            <w:tcW w:w="3771" w:type="dxa"/>
          </w:tcPr>
          <w:p w:rsidR="005E1384" w:rsidRPr="007456C5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1899" w:type="dxa"/>
          </w:tcPr>
          <w:p w:rsidR="005E1384" w:rsidRDefault="00C776E2" w:rsidP="005E1384">
            <w:pPr>
              <w:ind w:firstLine="0"/>
              <w:jc w:val="center"/>
            </w:pPr>
            <w:r>
              <w:fldChar w:fldCharType="begin"/>
            </w:r>
            <w:r w:rsidR="005E1384" w:rsidRPr="00927C5A">
              <w:instrText xml:space="preserve"> =SUM(ABOVE) </w:instrText>
            </w:r>
            <w:r>
              <w:fldChar w:fldCharType="separate"/>
            </w:r>
            <w:r w:rsidR="005E1384">
              <w:rPr>
                <w:noProof/>
              </w:rPr>
              <w:t>47</w:t>
            </w:r>
            <w:r>
              <w:fldChar w:fldCharType="end"/>
            </w:r>
          </w:p>
        </w:tc>
      </w:tr>
    </w:tbl>
    <w:p w:rsidR="005E1384" w:rsidRPr="007456C5" w:rsidRDefault="005E1384" w:rsidP="005E1384">
      <w:pPr>
        <w:rPr>
          <w:lang w:val="en-US"/>
        </w:rPr>
      </w:pPr>
    </w:p>
    <w:p w:rsidR="005E1384" w:rsidRPr="00927C5A" w:rsidRDefault="005E1384" w:rsidP="005E1384">
      <w:r>
        <w:t xml:space="preserve">В </w:t>
      </w:r>
      <w:r w:rsidR="00C776E2">
        <w:rPr>
          <w:lang w:val="en-US"/>
        </w:rPr>
        <w:fldChar w:fldCharType="begin" w:fldLock="1"/>
      </w:r>
      <w:r w:rsidR="00121025">
        <w:rPr>
          <w:lang w:val="en-US"/>
        </w:rPr>
        <w:instrText>ADDIN CSL_CITATION { "citationItems" : [ { "id" : "ITEM-1", "itemData" : { "DOI" : "10.1175/1520-0434(2002)017&lt;0206:TCUMOS&gt;2.0.CO;2", "ISSN" : "0882-8156", "author" : [ { "dropping-particle" : "", "family" : "Wilson", "given" : "L. J.", "non-dropping-particle" : "", "parse-names" : false, "suffix" : "" }, { "dropping-particle" : "", "family" : "Vall\u00e9e", "given" : "Marcel", "non-dropping-particle" : "", "parse-names" : false, "suffix" : "" } ], "container-title" : "Weather and forecasting", "id" : "ITEM-1", "issue" : "2", "issued" : { "date-parts" : [ [ "2002", "4" ] ] }, "note" : "\u041a\u0430\u043d\u0430\u0434\u0441\u043a\u0438\u0439 \u044e\u043c\u043e\u0441: \n        \n\u041c\u041e\u0421 \u0445\u043e\u0440\u043e\u0448, \u043d\u043e \u0447\u0435\u0440\u0442\u043e\u0432\u0441\u043a\u0438 \u0434\u043e\u0440\u043e\u0433 \u0432 \u043f\u043b\u0430\u043d\u0435 \u0437\u0430\u0442\u0440\u0430\u0442 \u0432\u044b\u0447\u0438\u0441\u043b\u0438\u0442\u0435\u043b\u044c\u043d\u044b\u0445 \u043c\u043e\u0449\u043d\u043e\u0441\u0442\u0435\u0439 \u043f\u0440\u0438 \u043f\u0435\u0440\u0432\u043e\u043d\u0430\u0447\u0430\u043b\u044c\u043d\u043e\u0439 \u043f\u043e\u0434\u0433\u043e\u0442\u043e\u0432\u043a\u0435.\u00a0 \u0418\u0437\u043c\u0435\u043d\u0435\u043d\u0438\u0435 \u043c\u043e\u0434\u0435\u043b\u0438 \u0432\u043b\u0435\u0447\u0435\u0442 \u0438\u0437\u043c\u0435\u043d\u0435\u043d\u0438\u0435 \u0432\u0437\u0430\u0438\u043c\u043d\u044b\u0445 \u043a\u043e\u0440\u0440\u0435\u043b\u044f\u0446\u0438\u043e\u043d\u043d\u044b\u0445(\u043a\u043e\u0432\u0430\u0440\u0438\u0430\u0446\u0438\u043e\u043d\u043d\u044b\u0445)\u00a0 \u0445\u0430\u0440\u0430\u043a\u0442\u0435\u0440\u0438\u0441\u0442\u0438\u043a \u043f\u0435\u0440\u0435\u043c\u0435\u043d\u043d\u044b\u0445 \u043c\u043e\u0434\u0435\u043b\u0438, \u0447\u0442\u043e \u0440\u0430\u0437\u0440\u0443\u0448\u0430\u0435\u0442 \u0441\u0442\u0430\u0442\u0438\u0441\u0442\u0438\u0447\u0435\u0441\u043a\u0438\u0435\u00a0 \u0437\u0430\u0432\u0438\u0441\u0438\u043c\u043e\u0441\u0442\u0438 \u043c\u0435\u0436\u0434\u0443 \u043f\u0440\u0435\u0434\u0438\u043a\u0442\u043e\u0440\u0430\u043c\u0438 \u0438 \u043f\u0440\u0435\u0434\u0438\u043a\u0442\u0430\u043d\u0442\u0430\u043c\u0438. \n        \n\u0412 \u0443\u0441\u043b\u043e\u0432\u0438\u044f\u0445 \u0447\u0430\u0441\u0442\u043e \u043e\u0431\u043d\u043e\u0432\u043b\u044f\u044e\u0449\u0438\u0445\u0441\u044f \u043c\u043e\u0434\u0435\u043b\u0435\u0439 \u043d\u0435\u043e\u0431\u0445\u043e\u0434\u0438\u043c\u043e \u0438\u043f\u043e\u043b\u044c\u0437\u043e\u0432\u0430\u0442\u044c \u0442\u0430\u043a\u043e\u0439 \u043c\u0435\u0442\u043e\u0434, \u043a\u043e\u0442\u043e\u0440\u044b\u0439 \u0431\u044b \u043f\u0440\u0438 \u043f\u0435\u0440\u0432\u043e\u0439 \u0436\u0435 \u0432\u043e\u0437\u043c\u043e\u0436\u043d\u043e\u0441\u0442\u0438 \u043f\u0440\u0438\u0432\u043b\u0435\u043a\u0430\u043b \u0432 \u0443\u0440\u0430\u0432\u043d\u0435\u043d\u0438\u044f \u0434\u043b\u044f \u043e\u0441\u0442\u0430\u0432\u043b\u0435\u043d\u0438\u044f \u043f\u0440\u043e\u0433\u043d\u043e\u0437\u0430 \u0438\u043d\u0444\u043e\u0440\u043c\u0430\u0446\u0438\u044e \u043e \u043d\u043e\u0432\u044b\u0445 \u043c\u043e\u0434\u0435\u043b\u044c\u043d\u044b\u0445 \u043f\u0435\u0440\u0435\u043c\u0435\u043d\u043d\u044b\u0445. \u0422\u0430\u043a\u0438\u043c\u0438 \u043c\u0435\u0442\u043e\u0434\u0430\u043c\u0438 \u0441\u0442\u0430\u043b\u0438: \u0444\u0438\u043b\u044c\u0442\u0440 \u041a\u0430\u043b\u043c\u0430\u043d\u0430 \u0438 \u043e\u0431\u043d\u043e\u0432\u043b\u0435\u043c\u0430\u044f \u041c\u041e\u0421 (\u044e\u043c\u043e\u0441). \u041a\u0430\u043d\u0430\u0434\u0447\u0438\u043a\u0438 \u0441\u0440\u0430\u0432\u043d\u0438\u043b\u0438 \u0434\u0432\u0430 \u043f\u043e\u0434\u0445\u043e\u0434\u0430 \u0438 \u0432\u044b\u0431\u0440\u0430\u043b\u0438 \u044e\u043c\u043e\u0441. \u041e\u0431\u0430 \u043c\u0435\u0442\u043e\u0434\u0430 \u043f\u043e\u0445\u043e\u0436\u0438 \u0442\u0435\u043c, \u0447\u0442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 xml:space="preserve"> \</w:instrText>
      </w:r>
      <w:r w:rsidR="00121025">
        <w:rPr>
          <w:lang w:val="en-US"/>
        </w:rPr>
        <w:instrText>u</w:instrText>
      </w:r>
      <w:r w:rsidR="00121025" w:rsidRPr="00F2334B">
        <w:instrText>0438\</w:instrText>
      </w:r>
      <w:r w:rsidR="00121025">
        <w:rPr>
          <w:lang w:val="en-US"/>
        </w:rPr>
        <w:instrText>u</w:instrText>
      </w:r>
      <w:r w:rsidR="00121025" w:rsidRPr="00F2334B">
        <w:instrText>0441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f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b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</w:instrText>
      </w:r>
      <w:r w:rsidR="00121025">
        <w:rPr>
          <w:lang w:val="en-US"/>
        </w:rPr>
        <w:instrText>c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7\</w:instrText>
      </w:r>
      <w:r w:rsidR="00121025">
        <w:rPr>
          <w:lang w:val="en-US"/>
        </w:rPr>
        <w:instrText>u</w:instrText>
      </w:r>
      <w:r w:rsidR="00121025" w:rsidRPr="00F2334B">
        <w:instrText>0443\</w:instrText>
      </w:r>
      <w:r w:rsidR="00121025">
        <w:rPr>
          <w:lang w:val="en-US"/>
        </w:rPr>
        <w:instrText>u</w:instrText>
      </w:r>
      <w:r w:rsidR="00121025" w:rsidRPr="00F2334B">
        <w:instrText>044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2 \</w:instrText>
      </w:r>
      <w:r w:rsidR="00121025">
        <w:rPr>
          <w:lang w:val="en-US"/>
        </w:rPr>
        <w:instrText>u</w:instrText>
      </w:r>
      <w:r w:rsidR="00121025" w:rsidRPr="00F2334B">
        <w:instrText>0447\</w:instrText>
      </w:r>
      <w:r w:rsidR="00121025">
        <w:rPr>
          <w:lang w:val="en-US"/>
        </w:rPr>
        <w:instrText>u</w:instrText>
      </w:r>
      <w:r w:rsidR="00121025" w:rsidRPr="00F2334B">
        <w:instrText>0430\</w:instrText>
      </w:r>
      <w:r w:rsidR="00121025">
        <w:rPr>
          <w:lang w:val="en-US"/>
        </w:rPr>
        <w:instrText>u</w:instrText>
      </w:r>
      <w:r w:rsidR="00121025" w:rsidRPr="00F2334B">
        <w:instrText>0441\</w:instrText>
      </w:r>
      <w:r w:rsidR="00121025">
        <w:rPr>
          <w:lang w:val="en-US"/>
        </w:rPr>
        <w:instrText>u</w:instrText>
      </w:r>
      <w:r w:rsidR="00121025" w:rsidRPr="00F2334B">
        <w:instrText>0442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5 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1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2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b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8\</w:instrText>
      </w:r>
      <w:r w:rsidR="00121025">
        <w:rPr>
          <w:lang w:val="en-US"/>
        </w:rPr>
        <w:instrText>u</w:instrText>
      </w:r>
      <w:r w:rsidR="00121025" w:rsidRPr="00F2334B">
        <w:instrText>0435 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a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4\</w:instrText>
      </w:r>
      <w:r w:rsidR="00121025">
        <w:rPr>
          <w:lang w:val="en-US"/>
        </w:rPr>
        <w:instrText>u</w:instrText>
      </w:r>
      <w:r w:rsidR="00121025" w:rsidRPr="00F2334B">
        <w:instrText>0444\</w:instrText>
      </w:r>
      <w:r w:rsidR="00121025">
        <w:rPr>
          <w:lang w:val="en-US"/>
        </w:rPr>
        <w:instrText>u</w:instrText>
      </w:r>
      <w:r w:rsidR="00121025" w:rsidRPr="00F2334B">
        <w:instrText>0438\</w:instrText>
      </w:r>
      <w:r w:rsidR="00121025">
        <w:rPr>
          <w:lang w:val="en-US"/>
        </w:rPr>
        <w:instrText>u</w:instrText>
      </w:r>
      <w:r w:rsidR="00121025" w:rsidRPr="00F2334B">
        <w:instrText>0446\</w:instrText>
      </w:r>
      <w:r w:rsidR="00121025">
        <w:rPr>
          <w:lang w:val="en-US"/>
        </w:rPr>
        <w:instrText>u</w:instrText>
      </w:r>
      <w:r w:rsidR="00121025" w:rsidRPr="00F2334B">
        <w:instrText>0438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2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2 \</w:instrText>
      </w:r>
      <w:r w:rsidR="00121025">
        <w:rPr>
          <w:lang w:val="en-US"/>
        </w:rPr>
        <w:instrText>u</w:instrText>
      </w:r>
      <w:r w:rsidR="00121025" w:rsidRPr="00F2334B">
        <w:instrText>0432 \</w:instrText>
      </w:r>
      <w:r w:rsidR="00121025">
        <w:rPr>
          <w:lang w:val="en-US"/>
        </w:rPr>
        <w:instrText>u</w:instrText>
      </w:r>
      <w:r w:rsidR="00121025" w:rsidRPr="00F2334B">
        <w:instrText>0432\</w:instrText>
      </w:r>
      <w:r w:rsidR="00121025">
        <w:rPr>
          <w:lang w:val="en-US"/>
        </w:rPr>
        <w:instrText>u</w:instrText>
      </w:r>
      <w:r w:rsidR="00121025" w:rsidRPr="00F2334B">
        <w:instrText>044</w:instrText>
      </w:r>
      <w:r w:rsidR="00121025">
        <w:rPr>
          <w:lang w:val="en-US"/>
        </w:rPr>
        <w:instrText>b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2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34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</w:instrText>
      </w:r>
      <w:r w:rsidR="00121025">
        <w:rPr>
          <w:lang w:val="en-US"/>
        </w:rPr>
        <w:instrText>b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5 \</w:instrText>
      </w:r>
      <w:r w:rsidR="00121025">
        <w:rPr>
          <w:lang w:val="en-US"/>
        </w:rPr>
        <w:instrText>u</w:instrText>
      </w:r>
      <w:r w:rsidR="00121025" w:rsidRPr="00F2334B">
        <w:instrText>0440\</w:instrText>
      </w:r>
      <w:r w:rsidR="00121025">
        <w:rPr>
          <w:lang w:val="en-US"/>
        </w:rPr>
        <w:instrText>u</w:instrText>
      </w:r>
      <w:r w:rsidR="00121025" w:rsidRPr="00F2334B">
        <w:instrText>0430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35 \</w:instrText>
      </w:r>
      <w:r w:rsidR="00121025">
        <w:rPr>
          <w:lang w:val="en-US"/>
        </w:rPr>
        <w:instrText>u</w:instrText>
      </w:r>
      <w:r w:rsidR="00121025" w:rsidRPr="00F2334B">
        <w:instrText>044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c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f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40\</w:instrText>
      </w:r>
      <w:r w:rsidR="00121025">
        <w:rPr>
          <w:lang w:val="en-US"/>
        </w:rPr>
        <w:instrText>u</w:instrText>
      </w:r>
      <w:r w:rsidR="00121025" w:rsidRPr="00F2334B">
        <w:instrText>0447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41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a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8\</w:instrText>
      </w:r>
      <w:r w:rsidR="00121025">
        <w:rPr>
          <w:lang w:val="en-US"/>
        </w:rPr>
        <w:instrText>u</w:instrText>
      </w:r>
      <w:r w:rsidR="00121025" w:rsidRPr="00F2334B">
        <w:instrText>0445 \</w:instrText>
      </w:r>
      <w:r w:rsidR="00121025">
        <w:rPr>
          <w:lang w:val="en-US"/>
        </w:rPr>
        <w:instrText>u</w:instrText>
      </w:r>
      <w:r w:rsidR="00121025" w:rsidRPr="00F2334B">
        <w:instrText>0443\</w:instrText>
      </w:r>
      <w:r w:rsidR="00121025">
        <w:rPr>
          <w:lang w:val="en-US"/>
        </w:rPr>
        <w:instrText>u</w:instrText>
      </w:r>
      <w:r w:rsidR="00121025" w:rsidRPr="00F2334B">
        <w:instrText>0440\</w:instrText>
      </w:r>
      <w:r w:rsidR="00121025">
        <w:rPr>
          <w:lang w:val="en-US"/>
        </w:rPr>
        <w:instrText>u</w:instrText>
      </w:r>
      <w:r w:rsidR="00121025" w:rsidRPr="00F2334B">
        <w:instrText>0430\</w:instrText>
      </w:r>
      <w:r w:rsidR="00121025">
        <w:rPr>
          <w:lang w:val="en-US"/>
        </w:rPr>
        <w:instrText>u</w:instrText>
      </w:r>
      <w:r w:rsidR="00121025" w:rsidRPr="00F2334B">
        <w:instrText>0432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8\</w:instrText>
      </w:r>
      <w:r w:rsidR="00121025">
        <w:rPr>
          <w:lang w:val="en-US"/>
        </w:rPr>
        <w:instrText>u</w:instrText>
      </w:r>
      <w:r w:rsidR="00121025" w:rsidRPr="00F2334B">
        <w:instrText>044</w:instrText>
      </w:r>
      <w:r w:rsidR="00121025">
        <w:rPr>
          <w:lang w:val="en-US"/>
        </w:rPr>
        <w:instrText>f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5. \</w:instrText>
      </w:r>
      <w:r w:rsidR="00121025">
        <w:rPr>
          <w:lang w:val="en-US"/>
        </w:rPr>
        <w:instrText>u</w:instrText>
      </w:r>
      <w:r w:rsidR="00121025" w:rsidRPr="00F2334B">
        <w:instrText>0421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 xml:space="preserve"> \</w:instrText>
      </w:r>
      <w:r w:rsidR="00121025">
        <w:rPr>
          <w:lang w:val="en-US"/>
        </w:rPr>
        <w:instrText>u</w:instrText>
      </w:r>
      <w:r w:rsidR="00121025" w:rsidRPr="00F2334B">
        <w:instrText>0441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b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2 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a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0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0\</w:instrText>
      </w:r>
      <w:r w:rsidR="00121025">
        <w:rPr>
          <w:lang w:val="en-US"/>
        </w:rPr>
        <w:instrText>u</w:instrText>
      </w:r>
      <w:r w:rsidR="00121025" w:rsidRPr="00F2334B">
        <w:instrText>0434\</w:instrText>
      </w:r>
      <w:r w:rsidR="00121025">
        <w:rPr>
          <w:lang w:val="en-US"/>
        </w:rPr>
        <w:instrText>u</w:instrText>
      </w:r>
      <w:r w:rsidR="00121025" w:rsidRPr="00F2334B">
        <w:instrText>0446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32 \</w:instrText>
      </w:r>
      <w:r w:rsidR="00121025">
        <w:rPr>
          <w:lang w:val="en-US"/>
        </w:rPr>
        <w:instrText>u</w:instrText>
      </w:r>
      <w:r w:rsidR="00121025" w:rsidRPr="00F2334B">
        <w:instrText>0444\</w:instrText>
      </w:r>
      <w:r w:rsidR="00121025">
        <w:rPr>
          <w:lang w:val="en-US"/>
        </w:rPr>
        <w:instrText>u</w:instrText>
      </w:r>
      <w:r w:rsidR="00121025" w:rsidRPr="00F2334B">
        <w:instrText>0438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b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</w:instrText>
      </w:r>
      <w:r w:rsidR="00121025">
        <w:rPr>
          <w:lang w:val="en-US"/>
        </w:rPr>
        <w:instrText>c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0 \</w:instrText>
      </w:r>
      <w:r w:rsidR="00121025">
        <w:rPr>
          <w:lang w:val="en-US"/>
        </w:rPr>
        <w:instrText>u</w:instrText>
      </w:r>
      <w:r w:rsidR="00121025" w:rsidRPr="00F2334B">
        <w:instrText>041</w:instrText>
      </w:r>
      <w:r w:rsidR="00121025">
        <w:rPr>
          <w:lang w:val="en-US"/>
        </w:rPr>
        <w:instrText>a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0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b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c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0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0 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f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0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1\</w:instrText>
      </w:r>
      <w:r w:rsidR="00121025">
        <w:rPr>
          <w:lang w:val="en-US"/>
        </w:rPr>
        <w:instrText>u</w:instrText>
      </w:r>
      <w:r w:rsidR="00121025" w:rsidRPr="00F2334B">
        <w:instrText>0442 \</w:instrText>
      </w:r>
      <w:r w:rsidR="00121025">
        <w:rPr>
          <w:lang w:val="en-US"/>
        </w:rPr>
        <w:instrText>u</w:instrText>
      </w:r>
      <w:r w:rsidR="00121025" w:rsidRPr="00F2334B">
        <w:instrText>0432 \</w:instrText>
      </w:r>
      <w:r w:rsidR="00121025">
        <w:rPr>
          <w:lang w:val="en-US"/>
        </w:rPr>
        <w:instrText>u</w:instrText>
      </w:r>
      <w:r w:rsidR="00121025" w:rsidRPr="00F2334B">
        <w:instrText>0440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30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b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8\</w:instrText>
      </w:r>
      <w:r w:rsidR="00121025">
        <w:rPr>
          <w:lang w:val="en-US"/>
        </w:rPr>
        <w:instrText>u</w:instrText>
      </w:r>
      <w:r w:rsidR="00121025" w:rsidRPr="00F2334B">
        <w:instrText>0437\</w:instrText>
      </w:r>
      <w:r w:rsidR="00121025">
        <w:rPr>
          <w:lang w:val="en-US"/>
        </w:rPr>
        <w:instrText>u</w:instrText>
      </w:r>
      <w:r w:rsidR="00121025" w:rsidRPr="00F2334B">
        <w:instrText>0430\</w:instrText>
      </w:r>
      <w:r w:rsidR="00121025">
        <w:rPr>
          <w:lang w:val="en-US"/>
        </w:rPr>
        <w:instrText>u</w:instrText>
      </w:r>
      <w:r w:rsidR="00121025" w:rsidRPr="00F2334B">
        <w:instrText>0446\</w:instrText>
      </w:r>
      <w:r w:rsidR="00121025">
        <w:rPr>
          <w:lang w:val="en-US"/>
        </w:rPr>
        <w:instrText>u</w:instrText>
      </w:r>
      <w:r w:rsidR="00121025" w:rsidRPr="00F2334B">
        <w:instrText>0438\</w:instrText>
      </w:r>
      <w:r w:rsidR="00121025">
        <w:rPr>
          <w:lang w:val="en-US"/>
        </w:rPr>
        <w:instrText>u</w:instrText>
      </w:r>
      <w:r w:rsidR="00121025" w:rsidRPr="00F2334B">
        <w:instrText>0438 \</w:instrText>
      </w:r>
      <w:r w:rsidR="00121025">
        <w:rPr>
          <w:lang w:val="en-US"/>
        </w:rPr>
        <w:instrText>u</w:instrText>
      </w:r>
      <w:r w:rsidR="00121025" w:rsidRPr="00F2334B">
        <w:instrText>0438 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7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</w:instrText>
      </w:r>
      <w:r w:rsidR="00121025">
        <w:rPr>
          <w:lang w:val="en-US"/>
        </w:rPr>
        <w:instrText>c</w:instrText>
      </w:r>
      <w:r w:rsidR="00121025" w:rsidRPr="00F2334B">
        <w:instrText xml:space="preserve"> \</w:instrText>
      </w:r>
      <w:r w:rsidR="00121025">
        <w:rPr>
          <w:lang w:val="en-US"/>
        </w:rPr>
        <w:instrText>u</w:instrText>
      </w:r>
      <w:r w:rsidR="00121025" w:rsidRPr="00F2334B">
        <w:instrText>0445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0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8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 xml:space="preserve"> 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42\</w:instrText>
      </w:r>
      <w:r w:rsidR="00121025">
        <w:rPr>
          <w:lang w:val="en-US"/>
        </w:rPr>
        <w:instrText>u</w:instrText>
      </w:r>
      <w:r w:rsidR="00121025" w:rsidRPr="00F2334B">
        <w:instrText>0437\</w:instrText>
      </w:r>
      <w:r w:rsidR="00121025">
        <w:rPr>
          <w:lang w:val="en-US"/>
        </w:rPr>
        <w:instrText>u</w:instrText>
      </w:r>
      <w:r w:rsidR="00121025" w:rsidRPr="00F2334B">
        <w:instrText>044</w:instrText>
      </w:r>
      <w:r w:rsidR="00121025">
        <w:rPr>
          <w:lang w:val="en-US"/>
        </w:rPr>
        <w:instrText>b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2\</w:instrText>
      </w:r>
      <w:r w:rsidR="00121025">
        <w:rPr>
          <w:lang w:val="en-US"/>
        </w:rPr>
        <w:instrText>u</w:instrText>
      </w:r>
      <w:r w:rsidR="00121025" w:rsidRPr="00F2334B">
        <w:instrText>0430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42\</w:instrText>
      </w:r>
      <w:r w:rsidR="00121025">
        <w:rPr>
          <w:lang w:val="en-US"/>
        </w:rPr>
        <w:instrText>u</w:instrText>
      </w:r>
      <w:r w:rsidR="00121025" w:rsidRPr="00F2334B">
        <w:instrText>0441\</w:instrText>
      </w:r>
      <w:r w:rsidR="00121025">
        <w:rPr>
          <w:lang w:val="en-US"/>
        </w:rPr>
        <w:instrText>u</w:instrText>
      </w:r>
      <w:r w:rsidR="00121025" w:rsidRPr="00F2334B">
        <w:instrText>044</w:instrText>
      </w:r>
      <w:r w:rsidR="00121025">
        <w:rPr>
          <w:lang w:val="en-US"/>
        </w:rPr>
        <w:instrText>f</w:instrText>
      </w:r>
      <w:r w:rsidR="00121025" w:rsidRPr="00F2334B">
        <w:instrText xml:space="preserve"> 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0 \</w:instrText>
      </w:r>
      <w:r w:rsidR="00121025">
        <w:rPr>
          <w:lang w:val="en-US"/>
        </w:rPr>
        <w:instrText>u</w:instrText>
      </w:r>
      <w:r w:rsidR="00121025" w:rsidRPr="00F2334B">
        <w:instrText>0438\</w:instrText>
      </w:r>
      <w:r w:rsidR="00121025">
        <w:rPr>
          <w:lang w:val="en-US"/>
        </w:rPr>
        <w:instrText>u</w:instrText>
      </w:r>
      <w:r w:rsidR="00121025" w:rsidRPr="00F2334B">
        <w:instrText>0437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c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8\</w:instrText>
      </w:r>
      <w:r w:rsidR="00121025">
        <w:rPr>
          <w:lang w:val="en-US"/>
        </w:rPr>
        <w:instrText>u</w:instrText>
      </w:r>
      <w:r w:rsidR="00121025" w:rsidRPr="00F2334B">
        <w:instrText>044</w:instrText>
      </w:r>
      <w:r w:rsidR="00121025">
        <w:rPr>
          <w:lang w:val="en-US"/>
        </w:rPr>
        <w:instrText>f</w:instrText>
      </w:r>
      <w:r w:rsidR="00121025" w:rsidRPr="00F2334B">
        <w:instrText xml:space="preserve"> \</w:instrText>
      </w:r>
      <w:r w:rsidR="00121025">
        <w:rPr>
          <w:lang w:val="en-US"/>
        </w:rPr>
        <w:instrText>u</w:instrText>
      </w:r>
      <w:r w:rsidR="00121025" w:rsidRPr="00F2334B">
        <w:instrText>0432 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c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4\</w:instrText>
      </w:r>
      <w:r w:rsidR="00121025">
        <w:rPr>
          <w:lang w:val="en-US"/>
        </w:rPr>
        <w:instrText>u</w:instrText>
      </w:r>
      <w:r w:rsidR="00121025" w:rsidRPr="00F2334B">
        <w:instrText>0435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b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8, 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4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d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0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a</w:instrText>
      </w:r>
      <w:r w:rsidR="00121025" w:rsidRPr="00F2334B">
        <w:instrText>\</w:instrText>
      </w:r>
      <w:r w:rsidR="00121025">
        <w:rPr>
          <w:lang w:val="en-US"/>
        </w:rPr>
        <w:instrText>u</w:instrText>
      </w:r>
      <w:r w:rsidR="00121025" w:rsidRPr="00F2334B">
        <w:instrText>043</w:instrText>
      </w:r>
      <w:r w:rsidR="00121025">
        <w:rPr>
          <w:lang w:val="en-US"/>
        </w:rPr>
        <w:instrText>e</w:instrText>
      </w:r>
      <w:r w:rsidR="00121025" w:rsidRPr="00F2334B">
        <w:instrText>\</w:instrText>
      </w:r>
      <w:r w:rsidR="00121025">
        <w:rPr>
          <w:lang w:val="en-US"/>
        </w:rPr>
        <w:instrText>n</w:instrText>
      </w:r>
      <w:r w:rsidR="00121025" w:rsidRPr="00F2334B">
        <w:instrText xml:space="preserve">        \</w:instrText>
      </w:r>
      <w:r w:rsidR="00121025">
        <w:rPr>
          <w:lang w:val="en-US"/>
        </w:rPr>
        <w:instrText>n</w:instrText>
      </w:r>
      <w:r w:rsidR="00121025" w:rsidRPr="00F2334B">
        <w:instrText xml:space="preserve">      ", "</w:instrText>
      </w:r>
      <w:r w:rsidR="00121025">
        <w:rPr>
          <w:lang w:val="en-US"/>
        </w:rPr>
        <w:instrText>page</w:instrText>
      </w:r>
      <w:r w:rsidR="00121025" w:rsidRPr="00F2334B">
        <w:instrText>" : "206\</w:instrText>
      </w:r>
      <w:r w:rsidR="00121025">
        <w:rPr>
          <w:lang w:val="en-US"/>
        </w:rPr>
        <w:instrText>u</w:instrText>
      </w:r>
      <w:r w:rsidR="00121025" w:rsidRPr="00F2334B">
        <w:instrText>2013222", "</w:instrText>
      </w:r>
      <w:r w:rsidR="00121025">
        <w:rPr>
          <w:lang w:val="en-US"/>
        </w:rPr>
        <w:instrText>title</w:instrText>
      </w:r>
      <w:r w:rsidR="00121025" w:rsidRPr="00F2334B">
        <w:instrText>" : "</w:instrText>
      </w:r>
      <w:r w:rsidR="00121025">
        <w:rPr>
          <w:lang w:val="en-US"/>
        </w:rPr>
        <w:instrText>TheCanadianupdateablemodeloutputstatistics</w:instrText>
      </w:r>
      <w:r w:rsidR="00121025" w:rsidRPr="00F2334B">
        <w:instrText xml:space="preserve"> (</w:instrText>
      </w:r>
      <w:r w:rsidR="00121025">
        <w:rPr>
          <w:lang w:val="en-US"/>
        </w:rPr>
        <w:instrText>UMOS</w:instrText>
      </w:r>
      <w:r w:rsidR="00121025" w:rsidRPr="00F2334B">
        <w:instrText xml:space="preserve">) </w:instrText>
      </w:r>
      <w:r w:rsidR="00121025">
        <w:rPr>
          <w:lang w:val="en-US"/>
        </w:rPr>
        <w:instrText>system</w:instrText>
      </w:r>
      <w:r w:rsidR="00121025" w:rsidRPr="00F2334B">
        <w:instrText xml:space="preserve">: </w:instrText>
      </w:r>
      <w:r w:rsidR="00121025">
        <w:rPr>
          <w:lang w:val="en-US"/>
        </w:rPr>
        <w:instrText>Designanddevelopmenttests</w:instrText>
      </w:r>
      <w:r w:rsidR="00121025" w:rsidRPr="00F2334B">
        <w:instrText>", "</w:instrText>
      </w:r>
      <w:r w:rsidR="00121025">
        <w:rPr>
          <w:lang w:val="en-US"/>
        </w:rPr>
        <w:instrText>type</w:instrText>
      </w:r>
      <w:r w:rsidR="00121025" w:rsidRPr="00F2334B">
        <w:instrText>" : "</w:instrText>
      </w:r>
      <w:r w:rsidR="00121025">
        <w:rPr>
          <w:lang w:val="en-US"/>
        </w:rPr>
        <w:instrText>article</w:instrText>
      </w:r>
      <w:r w:rsidR="00121025" w:rsidRPr="00F2334B">
        <w:instrText>-</w:instrText>
      </w:r>
      <w:r w:rsidR="00121025">
        <w:rPr>
          <w:lang w:val="en-US"/>
        </w:rPr>
        <w:instrText>journal</w:instrText>
      </w:r>
      <w:r w:rsidR="00121025" w:rsidRPr="00F2334B">
        <w:instrText>", "</w:instrText>
      </w:r>
      <w:r w:rsidR="00121025">
        <w:rPr>
          <w:lang w:val="en-US"/>
        </w:rPr>
        <w:instrText>volume</w:instrText>
      </w:r>
      <w:r w:rsidR="00121025" w:rsidRPr="00F2334B">
        <w:instrText>" : "17" }, "</w:instrText>
      </w:r>
      <w:r w:rsidR="00121025">
        <w:rPr>
          <w:lang w:val="en-US"/>
        </w:rPr>
        <w:instrText>uris</w:instrText>
      </w:r>
      <w:r w:rsidR="00121025" w:rsidRPr="00F2334B">
        <w:instrText>" : [ "</w:instrText>
      </w:r>
      <w:r w:rsidR="00121025">
        <w:rPr>
          <w:lang w:val="en-US"/>
        </w:rPr>
        <w:instrText>http</w:instrText>
      </w:r>
      <w:r w:rsidR="00121025" w:rsidRPr="00F2334B">
        <w:instrText>://</w:instrText>
      </w:r>
      <w:r w:rsidR="00121025">
        <w:rPr>
          <w:lang w:val="en-US"/>
        </w:rPr>
        <w:instrText>www</w:instrText>
      </w:r>
      <w:r w:rsidR="00121025" w:rsidRPr="00F2334B">
        <w:instrText>.</w:instrText>
      </w:r>
      <w:r w:rsidR="00121025">
        <w:rPr>
          <w:lang w:val="en-US"/>
        </w:rPr>
        <w:instrText>mendeley</w:instrText>
      </w:r>
      <w:r w:rsidR="00121025" w:rsidRPr="00F2334B">
        <w:instrText>.</w:instrText>
      </w:r>
      <w:r w:rsidR="00121025">
        <w:rPr>
          <w:lang w:val="en-US"/>
        </w:rPr>
        <w:instrText>com</w:instrText>
      </w:r>
      <w:r w:rsidR="00121025" w:rsidRPr="00F2334B">
        <w:instrText>/</w:instrText>
      </w:r>
      <w:r w:rsidR="00121025">
        <w:rPr>
          <w:lang w:val="en-US"/>
        </w:rPr>
        <w:instrText>documents</w:instrText>
      </w:r>
      <w:r w:rsidR="00121025" w:rsidRPr="00F2334B">
        <w:instrText>/?</w:instrText>
      </w:r>
      <w:r w:rsidR="00121025">
        <w:rPr>
          <w:lang w:val="en-US"/>
        </w:rPr>
        <w:instrText>uuid</w:instrText>
      </w:r>
      <w:r w:rsidR="00121025" w:rsidRPr="00F2334B">
        <w:instrText>=</w:instrText>
      </w:r>
      <w:r w:rsidR="00121025">
        <w:rPr>
          <w:lang w:val="en-US"/>
        </w:rPr>
        <w:instrText>a</w:instrText>
      </w:r>
      <w:r w:rsidR="00121025" w:rsidRPr="00F2334B">
        <w:instrText>4844</w:instrText>
      </w:r>
      <w:r w:rsidR="00121025">
        <w:rPr>
          <w:lang w:val="en-US"/>
        </w:rPr>
        <w:instrText>e</w:instrText>
      </w:r>
      <w:r w:rsidR="00121025" w:rsidRPr="00F2334B">
        <w:instrText>51-</w:instrText>
      </w:r>
      <w:r w:rsidR="00121025">
        <w:rPr>
          <w:lang w:val="en-US"/>
        </w:rPr>
        <w:instrText>d</w:instrText>
      </w:r>
      <w:r w:rsidR="00121025" w:rsidRPr="00F2334B">
        <w:instrText>3</w:instrText>
      </w:r>
      <w:r w:rsidR="00121025">
        <w:rPr>
          <w:lang w:val="en-US"/>
        </w:rPr>
        <w:instrText>c</w:instrText>
      </w:r>
      <w:r w:rsidR="00121025" w:rsidRPr="00F2334B">
        <w:instrText>8-4</w:instrText>
      </w:r>
      <w:r w:rsidR="00121025">
        <w:rPr>
          <w:lang w:val="en-US"/>
        </w:rPr>
        <w:instrText>c</w:instrText>
      </w:r>
      <w:r w:rsidR="00121025" w:rsidRPr="00F2334B">
        <w:instrText>65-</w:instrText>
      </w:r>
      <w:r w:rsidR="00121025">
        <w:rPr>
          <w:lang w:val="en-US"/>
        </w:rPr>
        <w:instrText>a</w:instrText>
      </w:r>
      <w:r w:rsidR="00121025" w:rsidRPr="00F2334B">
        <w:instrText>5</w:instrText>
      </w:r>
      <w:r w:rsidR="00121025">
        <w:rPr>
          <w:lang w:val="en-US"/>
        </w:rPr>
        <w:instrText>b</w:instrText>
      </w:r>
      <w:r w:rsidR="00121025" w:rsidRPr="00F2334B">
        <w:instrText>0-</w:instrText>
      </w:r>
      <w:r w:rsidR="00121025">
        <w:rPr>
          <w:lang w:val="en-US"/>
        </w:rPr>
        <w:instrText>cdc</w:instrText>
      </w:r>
      <w:r w:rsidR="00121025" w:rsidRPr="00F2334B">
        <w:instrText>9</w:instrText>
      </w:r>
      <w:r w:rsidR="00121025">
        <w:rPr>
          <w:lang w:val="en-US"/>
        </w:rPr>
        <w:instrText>c</w:instrText>
      </w:r>
      <w:r w:rsidR="00121025" w:rsidRPr="00F2334B">
        <w:instrText>50</w:instrText>
      </w:r>
      <w:r w:rsidR="00121025">
        <w:rPr>
          <w:lang w:val="en-US"/>
        </w:rPr>
        <w:instrText>a</w:instrText>
      </w:r>
      <w:r w:rsidR="00121025" w:rsidRPr="00F2334B">
        <w:instrText>9</w:instrText>
      </w:r>
      <w:r w:rsidR="00121025">
        <w:rPr>
          <w:lang w:val="en-US"/>
        </w:rPr>
        <w:instrText>f</w:instrText>
      </w:r>
      <w:r w:rsidR="00121025" w:rsidRPr="00F2334B">
        <w:instrText>49" ] } ], "</w:instrText>
      </w:r>
      <w:r w:rsidR="00121025">
        <w:rPr>
          <w:lang w:val="en-US"/>
        </w:rPr>
        <w:instrText>mendeley</w:instrText>
      </w:r>
      <w:r w:rsidR="00121025" w:rsidRPr="00F2334B">
        <w:instrText>" : { "</w:instrText>
      </w:r>
      <w:r w:rsidR="00121025">
        <w:rPr>
          <w:lang w:val="en-US"/>
        </w:rPr>
        <w:instrText>previouslyFormattedCitation</w:instrText>
      </w:r>
      <w:r w:rsidR="00121025" w:rsidRPr="00F2334B">
        <w:instrText>" : "[10]" }, "</w:instrText>
      </w:r>
      <w:r w:rsidR="00121025">
        <w:rPr>
          <w:lang w:val="en-US"/>
        </w:rPr>
        <w:instrText>properties</w:instrText>
      </w:r>
      <w:r w:rsidR="00121025" w:rsidRPr="00F2334B">
        <w:instrText>" : { "</w:instrText>
      </w:r>
      <w:r w:rsidR="00121025">
        <w:rPr>
          <w:lang w:val="en-US"/>
        </w:rPr>
        <w:instrText>noteIndex</w:instrText>
      </w:r>
      <w:r w:rsidR="00121025" w:rsidRPr="00F2334B">
        <w:instrText>" : 0 }, "</w:instrText>
      </w:r>
      <w:r w:rsidR="00121025">
        <w:rPr>
          <w:lang w:val="en-US"/>
        </w:rPr>
        <w:instrText>schema</w:instrText>
      </w:r>
      <w:r w:rsidR="00121025" w:rsidRPr="00F2334B">
        <w:instrText>" : "</w:instrText>
      </w:r>
      <w:r w:rsidR="00121025">
        <w:rPr>
          <w:lang w:val="en-US"/>
        </w:rPr>
        <w:instrText>https</w:instrText>
      </w:r>
      <w:r w:rsidR="00121025" w:rsidRPr="00F2334B">
        <w:instrText>://</w:instrText>
      </w:r>
      <w:r w:rsidR="00121025">
        <w:rPr>
          <w:lang w:val="en-US"/>
        </w:rPr>
        <w:instrText>github</w:instrText>
      </w:r>
      <w:r w:rsidR="00121025" w:rsidRPr="00F2334B">
        <w:instrText>.</w:instrText>
      </w:r>
      <w:r w:rsidR="00121025">
        <w:rPr>
          <w:lang w:val="en-US"/>
        </w:rPr>
        <w:instrText>com</w:instrText>
      </w:r>
      <w:r w:rsidR="00121025" w:rsidRPr="00F2334B">
        <w:instrText>/</w:instrText>
      </w:r>
      <w:r w:rsidR="00121025">
        <w:rPr>
          <w:lang w:val="en-US"/>
        </w:rPr>
        <w:instrText>citation</w:instrText>
      </w:r>
      <w:r w:rsidR="00121025" w:rsidRPr="00F2334B">
        <w:instrText>-</w:instrText>
      </w:r>
      <w:r w:rsidR="00121025">
        <w:rPr>
          <w:lang w:val="en-US"/>
        </w:rPr>
        <w:instrText>style</w:instrText>
      </w:r>
      <w:r w:rsidR="00121025" w:rsidRPr="00F2334B">
        <w:instrText>-</w:instrText>
      </w:r>
      <w:r w:rsidR="00121025">
        <w:rPr>
          <w:lang w:val="en-US"/>
        </w:rPr>
        <w:instrText>language</w:instrText>
      </w:r>
      <w:r w:rsidR="00121025" w:rsidRPr="00F2334B">
        <w:instrText>/</w:instrText>
      </w:r>
      <w:r w:rsidR="00121025">
        <w:rPr>
          <w:lang w:val="en-US"/>
        </w:rPr>
        <w:instrText>schema</w:instrText>
      </w:r>
      <w:r w:rsidR="00121025" w:rsidRPr="00F2334B">
        <w:instrText>/</w:instrText>
      </w:r>
      <w:r w:rsidR="00121025">
        <w:rPr>
          <w:lang w:val="en-US"/>
        </w:rPr>
        <w:instrText>raw</w:instrText>
      </w:r>
      <w:r w:rsidR="00121025" w:rsidRPr="00F2334B">
        <w:instrText>/</w:instrText>
      </w:r>
      <w:r w:rsidR="00121025">
        <w:rPr>
          <w:lang w:val="en-US"/>
        </w:rPr>
        <w:instrText>master</w:instrText>
      </w:r>
      <w:r w:rsidR="00121025" w:rsidRPr="00F2334B">
        <w:instrText>/</w:instrText>
      </w:r>
      <w:r w:rsidR="00121025">
        <w:rPr>
          <w:lang w:val="en-US"/>
        </w:rPr>
        <w:instrText>csl</w:instrText>
      </w:r>
      <w:r w:rsidR="00121025" w:rsidRPr="00F2334B">
        <w:instrText>-</w:instrText>
      </w:r>
      <w:r w:rsidR="00121025">
        <w:rPr>
          <w:lang w:val="en-US"/>
        </w:rPr>
        <w:instrText>citation</w:instrText>
      </w:r>
      <w:r w:rsidR="00121025" w:rsidRPr="00F2334B">
        <w:instrText>.</w:instrText>
      </w:r>
      <w:r w:rsidR="00121025">
        <w:rPr>
          <w:lang w:val="en-US"/>
        </w:rPr>
        <w:instrText>json</w:instrText>
      </w:r>
      <w:r w:rsidR="00121025" w:rsidRPr="00F2334B">
        <w:instrText>" }</w:instrText>
      </w:r>
      <w:r w:rsidR="00C776E2">
        <w:rPr>
          <w:lang w:val="en-US"/>
        </w:rPr>
        <w:fldChar w:fldCharType="separate"/>
      </w:r>
      <w:r w:rsidR="00121025" w:rsidRPr="00121025">
        <w:rPr>
          <w:noProof/>
        </w:rPr>
        <w:t>[10]</w:t>
      </w:r>
      <w:r w:rsidR="00C776E2">
        <w:rPr>
          <w:lang w:val="en-US"/>
        </w:rPr>
        <w:fldChar w:fldCharType="end"/>
      </w:r>
      <w:r>
        <w:t>дляпрогнозатемпературыиспользовались</w:t>
      </w:r>
      <w:r w:rsidR="00927C5A">
        <w:t>предикторыизТаблицы</w:t>
      </w:r>
      <w:r w:rsidR="00927C5A" w:rsidRPr="00927C5A">
        <w:t xml:space="preserve"> 2</w:t>
      </w:r>
      <w:r w:rsidR="00927C5A">
        <w:t>.</w:t>
      </w:r>
    </w:p>
    <w:p w:rsidR="00927C5A" w:rsidRPr="00927C5A" w:rsidRDefault="00927C5A" w:rsidP="00927C5A">
      <w:pPr>
        <w:pStyle w:val="af"/>
        <w:keepNext/>
      </w:pPr>
      <w:r>
        <w:t>Таблица</w:t>
      </w:r>
      <w:r w:rsidR="00C776E2">
        <w:fldChar w:fldCharType="begin"/>
      </w:r>
      <w:r w:rsidRPr="00927C5A">
        <w:rPr>
          <w:lang w:val="en-US"/>
        </w:rPr>
        <w:instrText>SEQ</w:instrText>
      </w:r>
      <w:r>
        <w:instrText>Таблица</w:instrText>
      </w:r>
      <w:r w:rsidRPr="00927C5A">
        <w:instrText xml:space="preserve"> \* </w:instrText>
      </w:r>
      <w:r w:rsidRPr="00927C5A">
        <w:rPr>
          <w:lang w:val="en-US"/>
        </w:rPr>
        <w:instrText>ARABIC</w:instrText>
      </w:r>
      <w:r w:rsidR="00C776E2">
        <w:fldChar w:fldCharType="separate"/>
      </w:r>
      <w:r w:rsidR="00607F8A" w:rsidRPr="000776FE">
        <w:rPr>
          <w:noProof/>
        </w:rPr>
        <w:t>2</w:t>
      </w:r>
      <w:r w:rsidR="00C776E2">
        <w:fldChar w:fldCharType="end"/>
      </w:r>
      <w:r>
        <w:t>.</w:t>
      </w:r>
      <w:r w:rsidRPr="00C16324">
        <w:t>Вариантперечняиспользовавшихсяпредикторов</w:t>
      </w:r>
      <w:r>
        <w:t xml:space="preserve"> для прогноза температуры</w:t>
      </w:r>
    </w:p>
    <w:tbl>
      <w:tblPr>
        <w:tblStyle w:val="GridTable1Light"/>
        <w:tblW w:w="9464" w:type="dxa"/>
        <w:tblLook w:val="0660"/>
      </w:tblPr>
      <w:tblGrid>
        <w:gridCol w:w="3510"/>
        <w:gridCol w:w="4253"/>
        <w:gridCol w:w="1701"/>
      </w:tblGrid>
      <w:tr w:rsidR="005E1384" w:rsidRPr="00927C5A" w:rsidTr="00735718">
        <w:trPr>
          <w:cnfStyle w:val="100000000000"/>
          <w:cantSplit/>
          <w:tblHeader/>
        </w:trPr>
        <w:tc>
          <w:tcPr>
            <w:tcW w:w="3510" w:type="dxa"/>
          </w:tcPr>
          <w:p w:rsidR="005E1384" w:rsidRPr="00927C5A" w:rsidRDefault="005E1384" w:rsidP="005E1384">
            <w:pPr>
              <w:ind w:firstLine="0"/>
              <w:jc w:val="center"/>
            </w:pPr>
            <w:r>
              <w:t>Предиктор</w:t>
            </w:r>
          </w:p>
        </w:tc>
        <w:tc>
          <w:tcPr>
            <w:tcW w:w="4253" w:type="dxa"/>
          </w:tcPr>
          <w:p w:rsidR="005E1384" w:rsidRPr="00927C5A" w:rsidRDefault="005E1384" w:rsidP="005E1384">
            <w:pPr>
              <w:ind w:firstLine="0"/>
              <w:jc w:val="center"/>
            </w:pPr>
            <w:r>
              <w:t>Уровни</w:t>
            </w:r>
          </w:p>
        </w:tc>
        <w:tc>
          <w:tcPr>
            <w:tcW w:w="1701" w:type="dxa"/>
          </w:tcPr>
          <w:p w:rsidR="005E1384" w:rsidRPr="00927C5A" w:rsidRDefault="005E1384" w:rsidP="005E1384">
            <w:pPr>
              <w:ind w:firstLine="0"/>
              <w:jc w:val="center"/>
            </w:pPr>
            <w:r>
              <w:t>Кол</w:t>
            </w:r>
            <w:r w:rsidRPr="00927C5A">
              <w:t>-</w:t>
            </w:r>
            <w:r>
              <w:t>во</w:t>
            </w:r>
          </w:p>
        </w:tc>
      </w:tr>
      <w:tr w:rsidR="005E1384" w:rsidRPr="00927C5A" w:rsidTr="00927C5A">
        <w:tc>
          <w:tcPr>
            <w:tcW w:w="3510" w:type="dxa"/>
          </w:tcPr>
          <w:p w:rsidR="005E1384" w:rsidRPr="00927C5A" w:rsidRDefault="005E1384" w:rsidP="005E1384">
            <w:pPr>
              <w:ind w:firstLine="0"/>
            </w:pPr>
            <w:r w:rsidRPr="0036122E">
              <w:rPr>
                <w:lang w:val="en-US"/>
              </w:rPr>
              <w:t>totalcloudcover</w:t>
            </w:r>
          </w:p>
        </w:tc>
        <w:tc>
          <w:tcPr>
            <w:tcW w:w="4253" w:type="dxa"/>
          </w:tcPr>
          <w:p w:rsidR="005E1384" w:rsidRPr="00927C5A" w:rsidRDefault="005E1384" w:rsidP="005E1384">
            <w:pPr>
              <w:ind w:firstLine="0"/>
            </w:pPr>
          </w:p>
        </w:tc>
        <w:tc>
          <w:tcPr>
            <w:tcW w:w="1701" w:type="dxa"/>
          </w:tcPr>
          <w:p w:rsidR="005E1384" w:rsidRPr="00927C5A" w:rsidRDefault="005E1384" w:rsidP="005E1384">
            <w:pPr>
              <w:ind w:firstLine="0"/>
              <w:jc w:val="center"/>
            </w:pPr>
            <w:r w:rsidRPr="00927C5A">
              <w:t>1</w:t>
            </w:r>
          </w:p>
        </w:tc>
      </w:tr>
      <w:tr w:rsidR="005E1384" w:rsidRPr="00927C5A" w:rsidTr="00927C5A">
        <w:tc>
          <w:tcPr>
            <w:tcW w:w="3510" w:type="dxa"/>
          </w:tcPr>
          <w:p w:rsidR="005E1384" w:rsidRPr="00927C5A" w:rsidRDefault="005E1384" w:rsidP="005E1384">
            <w:pPr>
              <w:ind w:firstLine="0"/>
            </w:pPr>
            <w:r>
              <w:rPr>
                <w:lang w:val="en-US"/>
              </w:rPr>
              <w:t>T</w:t>
            </w:r>
          </w:p>
        </w:tc>
        <w:tc>
          <w:tcPr>
            <w:tcW w:w="4253" w:type="dxa"/>
          </w:tcPr>
          <w:p w:rsidR="005E1384" w:rsidRPr="00927C5A" w:rsidRDefault="005E1384" w:rsidP="005E1384">
            <w:pPr>
              <w:ind w:firstLine="0"/>
            </w:pPr>
            <w:r w:rsidRPr="0036122E">
              <w:rPr>
                <w:lang w:val="en-US"/>
              </w:rPr>
              <w:t>surface</w:t>
            </w:r>
            <w:r w:rsidRPr="00927C5A">
              <w:t xml:space="preserve">, 1000, 925, </w:t>
            </w:r>
            <w:r w:rsidRPr="0036122E">
              <w:rPr>
                <w:lang w:val="en-US"/>
              </w:rPr>
              <w:t>and</w:t>
            </w:r>
            <w:r w:rsidRPr="00927C5A">
              <w:t xml:space="preserve"> 850 </w:t>
            </w:r>
            <w:proofErr w:type="spellStart"/>
            <w:r w:rsidRPr="0036122E">
              <w:rPr>
                <w:lang w:val="en-US"/>
              </w:rPr>
              <w:t>hPa</w:t>
            </w:r>
            <w:proofErr w:type="spellEnd"/>
          </w:p>
        </w:tc>
        <w:tc>
          <w:tcPr>
            <w:tcW w:w="1701" w:type="dxa"/>
          </w:tcPr>
          <w:p w:rsidR="005E1384" w:rsidRPr="00927C5A" w:rsidRDefault="005E1384" w:rsidP="005E1384">
            <w:pPr>
              <w:ind w:firstLine="0"/>
              <w:jc w:val="center"/>
            </w:pPr>
            <w:r w:rsidRPr="00927C5A">
              <w:t>4</w:t>
            </w:r>
          </w:p>
        </w:tc>
      </w:tr>
      <w:tr w:rsidR="005E1384" w:rsidRPr="00927C5A" w:rsidTr="00927C5A">
        <w:tc>
          <w:tcPr>
            <w:tcW w:w="3510" w:type="dxa"/>
          </w:tcPr>
          <w:p w:rsidR="005E1384" w:rsidRPr="00927C5A" w:rsidRDefault="005E1384" w:rsidP="005E1384">
            <w:pPr>
              <w:ind w:firstLine="0"/>
            </w:pPr>
            <w:proofErr w:type="spellStart"/>
            <w:r>
              <w:rPr>
                <w:lang w:val="en-US"/>
              </w:rPr>
              <w:t>Tdd</w:t>
            </w:r>
            <w:proofErr w:type="spellEnd"/>
          </w:p>
        </w:tc>
        <w:tc>
          <w:tcPr>
            <w:tcW w:w="4253" w:type="dxa"/>
          </w:tcPr>
          <w:p w:rsidR="005E1384" w:rsidRPr="00927C5A" w:rsidRDefault="005E1384" w:rsidP="005E1384">
            <w:pPr>
              <w:ind w:firstLine="0"/>
            </w:pPr>
            <w:r w:rsidRPr="00927C5A">
              <w:t xml:space="preserve">1000 </w:t>
            </w:r>
            <w:proofErr w:type="spellStart"/>
            <w:r w:rsidRPr="0036122E">
              <w:rPr>
                <w:lang w:val="en-US"/>
              </w:rPr>
              <w:t>hPa</w:t>
            </w:r>
            <w:proofErr w:type="spellEnd"/>
          </w:p>
        </w:tc>
        <w:tc>
          <w:tcPr>
            <w:tcW w:w="1701" w:type="dxa"/>
          </w:tcPr>
          <w:p w:rsidR="005E1384" w:rsidRPr="00927C5A" w:rsidRDefault="005E1384" w:rsidP="005E1384">
            <w:pPr>
              <w:ind w:firstLine="0"/>
              <w:jc w:val="center"/>
            </w:pPr>
            <w:r w:rsidRPr="00927C5A">
              <w:t>1</w:t>
            </w:r>
          </w:p>
        </w:tc>
      </w:tr>
      <w:tr w:rsidR="005E1384" w:rsidRPr="00E018E7" w:rsidTr="00927C5A">
        <w:tc>
          <w:tcPr>
            <w:tcW w:w="3510" w:type="dxa"/>
          </w:tcPr>
          <w:p w:rsidR="005E1384" w:rsidRPr="00927C5A" w:rsidRDefault="005E1384" w:rsidP="005E1384">
            <w:pPr>
              <w:ind w:firstLine="0"/>
            </w:pPr>
            <w:proofErr w:type="spellStart"/>
            <w:r w:rsidRPr="0036122E">
              <w:rPr>
                <w:lang w:val="en-US"/>
              </w:rPr>
              <w:t>geopotentialheight</w:t>
            </w:r>
            <w:proofErr w:type="spellEnd"/>
          </w:p>
        </w:tc>
        <w:tc>
          <w:tcPr>
            <w:tcW w:w="4253" w:type="dxa"/>
          </w:tcPr>
          <w:p w:rsidR="005E1384" w:rsidRDefault="005E1384" w:rsidP="005E1384">
            <w:pPr>
              <w:ind w:firstLine="0"/>
              <w:rPr>
                <w:lang w:val="en-US"/>
              </w:rPr>
            </w:pPr>
            <w:r w:rsidRPr="00927C5A">
              <w:t xml:space="preserve">850 </w:t>
            </w:r>
            <w:r w:rsidRPr="0036122E">
              <w:rPr>
                <w:lang w:val="en-US"/>
              </w:rPr>
              <w:t xml:space="preserve">and700 </w:t>
            </w:r>
            <w:proofErr w:type="spellStart"/>
            <w:r w:rsidRPr="0036122E">
              <w:rPr>
                <w:lang w:val="en-US"/>
              </w:rPr>
              <w:t>hPa</w:t>
            </w:r>
            <w:proofErr w:type="spellEnd"/>
          </w:p>
        </w:tc>
        <w:tc>
          <w:tcPr>
            <w:tcW w:w="1701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2</w:t>
            </w:r>
          </w:p>
        </w:tc>
      </w:tr>
      <w:tr w:rsidR="005E1384" w:rsidRPr="00E018E7" w:rsidTr="00927C5A">
        <w:tc>
          <w:tcPr>
            <w:tcW w:w="3510" w:type="dxa"/>
          </w:tcPr>
          <w:p w:rsidR="005E1384" w:rsidRDefault="005E1384" w:rsidP="005E1384">
            <w:pPr>
              <w:ind w:firstLine="0"/>
              <w:rPr>
                <w:lang w:val="en-US"/>
              </w:rPr>
            </w:pPr>
            <w:r w:rsidRPr="0036122E">
              <w:rPr>
                <w:lang w:val="en-US"/>
              </w:rPr>
              <w:t>wind speed</w:t>
            </w:r>
          </w:p>
        </w:tc>
        <w:tc>
          <w:tcPr>
            <w:tcW w:w="4253" w:type="dxa"/>
          </w:tcPr>
          <w:p w:rsidR="005E1384" w:rsidRDefault="005E1384" w:rsidP="005E1384">
            <w:pPr>
              <w:ind w:firstLine="0"/>
              <w:rPr>
                <w:lang w:val="en-US"/>
              </w:rPr>
            </w:pPr>
            <w:r w:rsidRPr="0036122E">
              <w:rPr>
                <w:lang w:val="en-US"/>
              </w:rPr>
              <w:t>850hPa</w:t>
            </w:r>
          </w:p>
        </w:tc>
        <w:tc>
          <w:tcPr>
            <w:tcW w:w="1701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510" w:type="dxa"/>
          </w:tcPr>
          <w:p w:rsidR="005E1384" w:rsidRDefault="005E1384" w:rsidP="005E1384">
            <w:pPr>
              <w:ind w:firstLine="0"/>
              <w:rPr>
                <w:lang w:val="en-US"/>
              </w:rPr>
            </w:pPr>
            <w:r w:rsidRPr="0036122E">
              <w:rPr>
                <w:lang w:val="en-US"/>
              </w:rPr>
              <w:t>temperature advection</w:t>
            </w:r>
          </w:p>
        </w:tc>
        <w:tc>
          <w:tcPr>
            <w:tcW w:w="4253" w:type="dxa"/>
          </w:tcPr>
          <w:p w:rsidR="005E1384" w:rsidRDefault="005E1384" w:rsidP="005E1384">
            <w:pPr>
              <w:ind w:firstLine="0"/>
              <w:rPr>
                <w:lang w:val="en-US"/>
              </w:rPr>
            </w:pPr>
            <w:r w:rsidRPr="0036122E">
              <w:rPr>
                <w:lang w:val="en-US"/>
              </w:rPr>
              <w:t>1000hPa</w:t>
            </w:r>
          </w:p>
        </w:tc>
        <w:tc>
          <w:tcPr>
            <w:tcW w:w="1701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510" w:type="dxa"/>
          </w:tcPr>
          <w:p w:rsidR="005E1384" w:rsidRDefault="005E1384" w:rsidP="005E1384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RH</w:t>
            </w:r>
          </w:p>
        </w:tc>
        <w:tc>
          <w:tcPr>
            <w:tcW w:w="4253" w:type="dxa"/>
          </w:tcPr>
          <w:p w:rsidR="005E1384" w:rsidRDefault="005E1384" w:rsidP="005E1384">
            <w:pPr>
              <w:ind w:firstLine="0"/>
              <w:rPr>
                <w:lang w:val="en-US"/>
              </w:rPr>
            </w:pPr>
            <w:r w:rsidRPr="0036122E">
              <w:rPr>
                <w:lang w:val="en-US"/>
              </w:rPr>
              <w:t xml:space="preserve">925, 950, 700, and 500 </w:t>
            </w:r>
            <w:proofErr w:type="spellStart"/>
            <w:r w:rsidRPr="0036122E">
              <w:rPr>
                <w:lang w:val="en-US"/>
              </w:rPr>
              <w:t>hPa</w:t>
            </w:r>
            <w:proofErr w:type="spellEnd"/>
          </w:p>
        </w:tc>
        <w:tc>
          <w:tcPr>
            <w:tcW w:w="1701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4</w:t>
            </w:r>
          </w:p>
        </w:tc>
      </w:tr>
      <w:tr w:rsidR="005E1384" w:rsidRPr="00E018E7" w:rsidTr="00927C5A">
        <w:tc>
          <w:tcPr>
            <w:tcW w:w="3510" w:type="dxa"/>
          </w:tcPr>
          <w:p w:rsidR="005E1384" w:rsidRDefault="005E1384" w:rsidP="005E1384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OT</w:t>
            </w:r>
          </w:p>
        </w:tc>
        <w:tc>
          <w:tcPr>
            <w:tcW w:w="4253" w:type="dxa"/>
          </w:tcPr>
          <w:p w:rsidR="005E1384" w:rsidRPr="0036122E" w:rsidRDefault="005E1384" w:rsidP="005E1384">
            <w:pPr>
              <w:ind w:firstLine="0"/>
              <w:rPr>
                <w:lang w:val="en-US"/>
              </w:rPr>
            </w:pPr>
            <w:r w:rsidRPr="0036122E">
              <w:rPr>
                <w:lang w:val="en-US"/>
              </w:rPr>
              <w:t xml:space="preserve">(1000–850) and (1000–925) </w:t>
            </w:r>
            <w:proofErr w:type="spellStart"/>
            <w:r w:rsidRPr="0036122E">
              <w:rPr>
                <w:lang w:val="en-US"/>
              </w:rPr>
              <w:t>hPa</w:t>
            </w:r>
            <w:proofErr w:type="spellEnd"/>
          </w:p>
        </w:tc>
        <w:tc>
          <w:tcPr>
            <w:tcW w:w="1701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2</w:t>
            </w:r>
          </w:p>
        </w:tc>
      </w:tr>
      <w:tr w:rsidR="005E1384" w:rsidRPr="00E018E7" w:rsidTr="00927C5A">
        <w:tc>
          <w:tcPr>
            <w:tcW w:w="3510" w:type="dxa"/>
          </w:tcPr>
          <w:p w:rsidR="005E1384" w:rsidRDefault="005E1384" w:rsidP="005E1384">
            <w:pPr>
              <w:ind w:firstLine="0"/>
              <w:rPr>
                <w:lang w:val="en-US"/>
              </w:rPr>
            </w:pPr>
            <w:r w:rsidRPr="0036122E">
              <w:rPr>
                <w:lang w:val="en-US"/>
              </w:rPr>
              <w:t>George K index</w:t>
            </w:r>
          </w:p>
        </w:tc>
        <w:tc>
          <w:tcPr>
            <w:tcW w:w="4253" w:type="dxa"/>
          </w:tcPr>
          <w:p w:rsidR="005E1384" w:rsidRPr="0036122E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1701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510" w:type="dxa"/>
          </w:tcPr>
          <w:p w:rsidR="005E1384" w:rsidRPr="0036122E" w:rsidRDefault="005E1384" w:rsidP="005E1384">
            <w:pPr>
              <w:ind w:firstLine="0"/>
              <w:rPr>
                <w:lang w:val="en-US"/>
              </w:rPr>
            </w:pPr>
            <w:r w:rsidRPr="0036122E">
              <w:rPr>
                <w:lang w:val="en-US"/>
              </w:rPr>
              <w:t>sun elevation function</w:t>
            </w:r>
          </w:p>
        </w:tc>
        <w:tc>
          <w:tcPr>
            <w:tcW w:w="4253" w:type="dxa"/>
          </w:tcPr>
          <w:p w:rsidR="005E1384" w:rsidRPr="0036122E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1701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510" w:type="dxa"/>
          </w:tcPr>
          <w:p w:rsidR="005E1384" w:rsidRPr="0036122E" w:rsidRDefault="005E1384" w:rsidP="005E1384">
            <w:pPr>
              <w:ind w:firstLine="0"/>
              <w:rPr>
                <w:lang w:val="en-US"/>
              </w:rPr>
            </w:pPr>
            <w:r w:rsidRPr="0036122E">
              <w:rPr>
                <w:lang w:val="en-US"/>
              </w:rPr>
              <w:t>latest observation</w:t>
            </w:r>
          </w:p>
        </w:tc>
        <w:tc>
          <w:tcPr>
            <w:tcW w:w="4253" w:type="dxa"/>
          </w:tcPr>
          <w:p w:rsidR="005E1384" w:rsidRPr="0036122E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1701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rPr>
          <w:cnfStyle w:val="010000000000"/>
        </w:trPr>
        <w:tc>
          <w:tcPr>
            <w:tcW w:w="3510" w:type="dxa"/>
          </w:tcPr>
          <w:p w:rsidR="005E1384" w:rsidRPr="0036122E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4253" w:type="dxa"/>
          </w:tcPr>
          <w:p w:rsidR="005E1384" w:rsidRPr="0036122E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1701" w:type="dxa"/>
          </w:tcPr>
          <w:p w:rsidR="005E1384" w:rsidRPr="008F7A42" w:rsidRDefault="00C776E2" w:rsidP="005E1384">
            <w:pPr>
              <w:ind w:firstLine="0"/>
              <w:jc w:val="center"/>
              <w:rPr>
                <w:lang w:val="en-US"/>
              </w:rPr>
            </w:pPr>
            <w:r>
              <w:fldChar w:fldCharType="begin"/>
            </w:r>
            <w:r w:rsidR="005E1384" w:rsidRPr="00735718">
              <w:rPr>
                <w:lang w:val="en-US"/>
              </w:rPr>
              <w:instrText xml:space="preserve"> =SUM(ABOVE) </w:instrText>
            </w:r>
            <w:r>
              <w:fldChar w:fldCharType="separate"/>
            </w:r>
            <w:r w:rsidR="005E1384" w:rsidRPr="008F7A42">
              <w:rPr>
                <w:noProof/>
                <w:lang w:val="en-US"/>
              </w:rPr>
              <w:t>19</w:t>
            </w:r>
            <w:r>
              <w:fldChar w:fldCharType="end"/>
            </w:r>
          </w:p>
        </w:tc>
      </w:tr>
    </w:tbl>
    <w:p w:rsidR="005E1384" w:rsidRPr="008F2BED" w:rsidRDefault="005E1384" w:rsidP="005E1384">
      <w:r>
        <w:t>Тамжедлясоставленияпрогнозаветрасоставлялосьтрирегрессионныхмодели</w:t>
      </w:r>
      <w:r w:rsidRPr="00927C5A">
        <w:t xml:space="preserve"> (</w:t>
      </w:r>
      <w:r>
        <w:t>дведлякомпонентвектораскоростииоднадляскаляраскорости</w:t>
      </w:r>
      <w:r w:rsidRPr="00927C5A">
        <w:t>)</w:t>
      </w:r>
      <w:r w:rsidR="00927C5A">
        <w:t xml:space="preserve"> с использованием предикторов из Таблицы 3</w:t>
      </w:r>
      <w:r w:rsidRPr="00927C5A">
        <w:t xml:space="preserve">. </w:t>
      </w:r>
      <w:r>
        <w:t>Направлениеветрарассчитываласьизполученныхпрогнозовкомпонентвектора</w:t>
      </w:r>
    </w:p>
    <w:p w:rsidR="00927C5A" w:rsidRDefault="00927C5A" w:rsidP="00927C5A">
      <w:pPr>
        <w:pStyle w:val="af"/>
        <w:keepNext/>
      </w:pPr>
      <w:r>
        <w:t xml:space="preserve">Таблица </w:t>
      </w:r>
      <w:r w:rsidR="00C776E2">
        <w:fldChar w:fldCharType="begin"/>
      </w:r>
      <w:r w:rsidRPr="00927C5A">
        <w:instrText xml:space="preserve"> SEQ Таблица \* ARABIC </w:instrText>
      </w:r>
      <w:r w:rsidR="00C776E2">
        <w:fldChar w:fldCharType="separate"/>
      </w:r>
      <w:r w:rsidR="00607F8A">
        <w:rPr>
          <w:noProof/>
        </w:rPr>
        <w:t>3</w:t>
      </w:r>
      <w:r w:rsidR="00C776E2">
        <w:fldChar w:fldCharType="end"/>
      </w:r>
      <w:r>
        <w:t xml:space="preserve">. </w:t>
      </w:r>
      <w:r w:rsidRPr="005D24DE">
        <w:t>Вариант перечня использовавшихся предикторов</w:t>
      </w:r>
      <w:r>
        <w:t xml:space="preserve"> для прогноза ветра</w:t>
      </w:r>
    </w:p>
    <w:tbl>
      <w:tblPr>
        <w:tblStyle w:val="GridTable1Light"/>
        <w:tblW w:w="9714" w:type="dxa"/>
        <w:tblLook w:val="0660"/>
      </w:tblPr>
      <w:tblGrid>
        <w:gridCol w:w="3652"/>
        <w:gridCol w:w="3936"/>
        <w:gridCol w:w="2126"/>
      </w:tblGrid>
      <w:tr w:rsidR="005E1384" w:rsidRPr="00E018E7" w:rsidTr="00672400">
        <w:trPr>
          <w:cnfStyle w:val="100000000000"/>
          <w:cantSplit/>
          <w:tblHeader/>
        </w:trPr>
        <w:tc>
          <w:tcPr>
            <w:tcW w:w="3652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t>Предиктор</w:t>
            </w:r>
          </w:p>
        </w:tc>
        <w:tc>
          <w:tcPr>
            <w:tcW w:w="393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t>Уровни</w:t>
            </w:r>
          </w:p>
        </w:tc>
        <w:tc>
          <w:tcPr>
            <w:tcW w:w="2126" w:type="dxa"/>
          </w:tcPr>
          <w:p w:rsidR="005E1384" w:rsidRPr="008F7A42" w:rsidRDefault="005E1384" w:rsidP="005E1384">
            <w:pPr>
              <w:ind w:left="34" w:hanging="28"/>
              <w:jc w:val="center"/>
              <w:rPr>
                <w:lang w:val="en-US"/>
              </w:rPr>
            </w:pPr>
            <w:r>
              <w:t>Кол</w:t>
            </w:r>
            <w:r w:rsidRPr="008F7A42">
              <w:rPr>
                <w:lang w:val="en-US"/>
              </w:rPr>
              <w:t>-</w:t>
            </w:r>
            <w:r>
              <w:t>во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8F7A42" w:rsidRDefault="005E1384" w:rsidP="005E1384">
            <w:pPr>
              <w:ind w:firstLine="0"/>
              <w:rPr>
                <w:lang w:val="en-US"/>
              </w:rPr>
            </w:pPr>
            <w:proofErr w:type="spellStart"/>
            <w:r w:rsidRPr="00F621E9">
              <w:rPr>
                <w:lang w:val="en-US"/>
              </w:rPr>
              <w:t>Laplacianofpressuretendency</w:t>
            </w:r>
            <w:proofErr w:type="spellEnd"/>
          </w:p>
        </w:tc>
        <w:tc>
          <w:tcPr>
            <w:tcW w:w="3936" w:type="dxa"/>
          </w:tcPr>
          <w:p w:rsidR="005E1384" w:rsidRPr="008F7A42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8F7A4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E</w:t>
            </w:r>
            <w:r w:rsidRPr="008F7A42">
              <w:rPr>
                <w:lang w:val="en-US"/>
              </w:rPr>
              <w:t>–</w:t>
            </w:r>
            <w:r w:rsidRPr="00F621E9">
              <w:rPr>
                <w:lang w:val="en-US"/>
              </w:rPr>
              <w:t>Wtemperaturegradient</w:t>
            </w:r>
          </w:p>
        </w:tc>
        <w:tc>
          <w:tcPr>
            <w:tcW w:w="3936" w:type="dxa"/>
          </w:tcPr>
          <w:p w:rsidR="005E1384" w:rsidRPr="008F7A42" w:rsidRDefault="005E1384" w:rsidP="005E1384">
            <w:pPr>
              <w:ind w:firstLine="0"/>
              <w:rPr>
                <w:lang w:val="en-US"/>
              </w:rPr>
            </w:pPr>
            <w:r w:rsidRPr="008F7A42">
              <w:rPr>
                <w:lang w:val="en-US"/>
              </w:rPr>
              <w:t xml:space="preserve">10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E</w:t>
            </w:r>
            <w:r w:rsidRPr="008F7A42">
              <w:rPr>
                <w:lang w:val="en-US"/>
              </w:rPr>
              <w:t>–</w:t>
            </w:r>
            <w:proofErr w:type="spellStart"/>
            <w:r w:rsidRPr="00F621E9">
              <w:rPr>
                <w:lang w:val="en-US"/>
              </w:rPr>
              <w:t>Wdewpointdepressiongradient</w:t>
            </w:r>
            <w:proofErr w:type="spellEnd"/>
          </w:p>
        </w:tc>
        <w:tc>
          <w:tcPr>
            <w:tcW w:w="3936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925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N–S </w:t>
            </w:r>
            <w:proofErr w:type="spellStart"/>
            <w:r w:rsidRPr="00F621E9">
              <w:rPr>
                <w:lang w:val="en-US"/>
              </w:rPr>
              <w:t>dewpoint</w:t>
            </w:r>
            <w:proofErr w:type="spellEnd"/>
            <w:r w:rsidRPr="00F621E9">
              <w:rPr>
                <w:lang w:val="en-US"/>
              </w:rPr>
              <w:t xml:space="preserve"> depression gradient</w:t>
            </w:r>
          </w:p>
        </w:tc>
        <w:tc>
          <w:tcPr>
            <w:tcW w:w="3936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10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U</w:t>
            </w:r>
          </w:p>
        </w:tc>
        <w:tc>
          <w:tcPr>
            <w:tcW w:w="3936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surface, 1000, 925, 850, and 7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5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V</w:t>
            </w:r>
          </w:p>
        </w:tc>
        <w:tc>
          <w:tcPr>
            <w:tcW w:w="3936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1000, 925, 850, and 7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4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N–S</w:t>
            </w:r>
            <w:r>
              <w:rPr>
                <w:lang w:val="en-US"/>
              </w:rPr>
              <w:t xml:space="preserve"> shear of U</w:t>
            </w:r>
          </w:p>
        </w:tc>
        <w:tc>
          <w:tcPr>
            <w:tcW w:w="3936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700 </w:t>
            </w:r>
            <w:proofErr w:type="spellStart"/>
            <w:r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E–W shear of </w:t>
            </w:r>
            <w:r>
              <w:rPr>
                <w:lang w:val="en-US"/>
              </w:rPr>
              <w:t>V</w:t>
            </w:r>
          </w:p>
        </w:tc>
        <w:tc>
          <w:tcPr>
            <w:tcW w:w="3936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925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proofErr w:type="spellStart"/>
            <w:r w:rsidRPr="00F621E9">
              <w:rPr>
                <w:lang w:val="en-US"/>
              </w:rPr>
              <w:t>vorticity</w:t>
            </w:r>
            <w:proofErr w:type="spellEnd"/>
            <w:r w:rsidRPr="00F621E9">
              <w:rPr>
                <w:lang w:val="en-US"/>
              </w:rPr>
              <w:t xml:space="preserve"> advection</w:t>
            </w:r>
          </w:p>
        </w:tc>
        <w:tc>
          <w:tcPr>
            <w:tcW w:w="3936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surface and 925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2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proofErr w:type="spellStart"/>
            <w:r w:rsidRPr="00F621E9">
              <w:rPr>
                <w:lang w:val="en-US"/>
              </w:rPr>
              <w:t>Laplacian</w:t>
            </w:r>
            <w:proofErr w:type="spellEnd"/>
            <w:r w:rsidRPr="00F621E9">
              <w:rPr>
                <w:lang w:val="en-US"/>
              </w:rPr>
              <w:t xml:space="preserve"> of temperature advection</w:t>
            </w:r>
          </w:p>
        </w:tc>
        <w:tc>
          <w:tcPr>
            <w:tcW w:w="3936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925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proofErr w:type="spellStart"/>
            <w:r>
              <w:rPr>
                <w:lang w:val="en-US"/>
              </w:rPr>
              <w:lastRenderedPageBreak/>
              <w:t>geopotential</w:t>
            </w:r>
            <w:proofErr w:type="spellEnd"/>
            <w:r>
              <w:rPr>
                <w:lang w:val="en-US"/>
              </w:rPr>
              <w:t xml:space="preserve"> height </w:t>
            </w:r>
          </w:p>
        </w:tc>
        <w:tc>
          <w:tcPr>
            <w:tcW w:w="3936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85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proofErr w:type="spellStart"/>
            <w:r w:rsidRPr="00F621E9">
              <w:rPr>
                <w:lang w:val="en-US"/>
              </w:rPr>
              <w:t>geostrophic</w:t>
            </w:r>
            <w:proofErr w:type="spellEnd"/>
            <w:r w:rsidRPr="00F621E9">
              <w:rPr>
                <w:lang w:val="en-US"/>
              </w:rPr>
              <w:t xml:space="preserve"> </w:t>
            </w:r>
            <w:proofErr w:type="spellStart"/>
            <w:r w:rsidRPr="00F621E9">
              <w:rPr>
                <w:lang w:val="en-US"/>
              </w:rPr>
              <w:t>vorticity</w:t>
            </w:r>
            <w:proofErr w:type="spellEnd"/>
          </w:p>
        </w:tc>
        <w:tc>
          <w:tcPr>
            <w:tcW w:w="3936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1000 and 925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2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orographic wind speed</w:t>
            </w:r>
          </w:p>
        </w:tc>
        <w:tc>
          <w:tcPr>
            <w:tcW w:w="3936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wind speed</w:t>
            </w:r>
          </w:p>
        </w:tc>
        <w:tc>
          <w:tcPr>
            <w:tcW w:w="3936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1000, 925, 850, and 7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4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temperature advection</w:t>
            </w:r>
          </w:p>
        </w:tc>
        <w:tc>
          <w:tcPr>
            <w:tcW w:w="3936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10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Geostrophic</w:t>
            </w:r>
            <w:r>
              <w:rPr>
                <w:lang w:val="en-US"/>
              </w:rPr>
              <w:t xml:space="preserve"> U</w:t>
            </w:r>
          </w:p>
        </w:tc>
        <w:tc>
          <w:tcPr>
            <w:tcW w:w="3936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850 and 7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2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geostrophic wind speed</w:t>
            </w:r>
          </w:p>
        </w:tc>
        <w:tc>
          <w:tcPr>
            <w:tcW w:w="3936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1000, 925, and 85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3</w:t>
            </w:r>
          </w:p>
        </w:tc>
      </w:tr>
      <w:tr w:rsidR="005E1384" w:rsidRPr="00E018E7" w:rsidTr="00927C5A">
        <w:tc>
          <w:tcPr>
            <w:tcW w:w="3652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observed wind speed</w:t>
            </w:r>
            <w:r>
              <w:rPr>
                <w:lang w:val="en-US"/>
              </w:rPr>
              <w:t>, U, V</w:t>
            </w:r>
          </w:p>
        </w:tc>
        <w:tc>
          <w:tcPr>
            <w:tcW w:w="3936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3</w:t>
            </w:r>
          </w:p>
        </w:tc>
      </w:tr>
      <w:tr w:rsidR="005E1384" w:rsidRPr="00E018E7" w:rsidTr="00927C5A">
        <w:trPr>
          <w:cnfStyle w:val="010000000000"/>
        </w:trPr>
        <w:tc>
          <w:tcPr>
            <w:tcW w:w="3652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3936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2126" w:type="dxa"/>
          </w:tcPr>
          <w:p w:rsidR="005E1384" w:rsidRPr="00F621E9" w:rsidRDefault="00C776E2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 w:rsidR="005E1384" w:rsidRPr="00927C5A">
              <w:rPr>
                <w:lang w:val="en-US"/>
              </w:rPr>
              <w:instrText xml:space="preserve"> =SUM(ABOVE) </w:instrText>
            </w:r>
            <w:r>
              <w:rPr>
                <w:lang w:val="en-US"/>
              </w:rPr>
              <w:fldChar w:fldCharType="separate"/>
            </w:r>
            <w:r w:rsidR="005E1384">
              <w:rPr>
                <w:noProof/>
                <w:lang w:val="en-US"/>
              </w:rPr>
              <w:t>35</w:t>
            </w:r>
            <w:r>
              <w:rPr>
                <w:lang w:val="en-US"/>
              </w:rPr>
              <w:fldChar w:fldCharType="end"/>
            </w:r>
          </w:p>
        </w:tc>
      </w:tr>
    </w:tbl>
    <w:p w:rsidR="00927C5A" w:rsidRPr="00415722" w:rsidRDefault="00927C5A" w:rsidP="00927C5A">
      <w:r>
        <w:t>Количественныйпрогнозосадков</w:t>
      </w:r>
      <w:r w:rsidRPr="00CD12DC">
        <w:t xml:space="preserve"> (</w:t>
      </w:r>
      <w:r>
        <w:t>КПО</w:t>
      </w:r>
      <w:r w:rsidRPr="00CD12DC">
        <w:t xml:space="preserve">) </w:t>
      </w:r>
      <w:proofErr w:type="spellStart"/>
      <w:r>
        <w:t>досихпорявляетсянетривиальнойзадачей</w:t>
      </w:r>
      <w:proofErr w:type="spellEnd"/>
      <w:r w:rsidR="00C776E2">
        <w:fldChar w:fldCharType="begin" w:fldLock="1"/>
      </w:r>
      <w:r w:rsidR="00121025">
        <w:rPr>
          <w:lang w:val="en-US"/>
        </w:rPr>
        <w:instrText>ADDINCSL</w:instrText>
      </w:r>
      <w:r w:rsidR="00121025" w:rsidRPr="00121025">
        <w:instrText>_</w:instrText>
      </w:r>
      <w:r w:rsidR="00121025">
        <w:rPr>
          <w:lang w:val="en-US"/>
        </w:rPr>
        <w:instrText>CITATION</w:instrText>
      </w:r>
      <w:r w:rsidR="00121025" w:rsidRPr="00121025">
        <w:instrText xml:space="preserve"> { "</w:instrText>
      </w:r>
      <w:r w:rsidR="00121025">
        <w:rPr>
          <w:lang w:val="en-US"/>
        </w:rPr>
        <w:instrText>citationItems</w:instrText>
      </w:r>
      <w:r w:rsidR="00121025" w:rsidRPr="00121025">
        <w:instrText>" : [ { "</w:instrText>
      </w:r>
      <w:r w:rsidR="00121025">
        <w:rPr>
          <w:lang w:val="en-US"/>
        </w:rPr>
        <w:instrText>id</w:instrText>
      </w:r>
      <w:r w:rsidR="00121025" w:rsidRPr="00121025">
        <w:instrText>" : "</w:instrText>
      </w:r>
      <w:r w:rsidR="00121025">
        <w:rPr>
          <w:lang w:val="en-US"/>
        </w:rPr>
        <w:instrText>ITEM</w:instrText>
      </w:r>
      <w:r w:rsidR="00121025" w:rsidRPr="00121025">
        <w:instrText>-1", "</w:instrText>
      </w:r>
      <w:r w:rsidR="00121025">
        <w:rPr>
          <w:lang w:val="en-US"/>
        </w:rPr>
        <w:instrText>itemData</w:instrText>
      </w:r>
      <w:r w:rsidR="00121025" w:rsidRPr="00121025">
        <w:instrText>" : { "</w:instrText>
      </w:r>
      <w:r w:rsidR="00121025">
        <w:rPr>
          <w:lang w:val="en-US"/>
        </w:rPr>
        <w:instrText>author</w:instrText>
      </w:r>
      <w:r w:rsidR="00121025" w:rsidRPr="00121025">
        <w:instrText>" : [ { "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family</w:instrText>
      </w:r>
      <w:r w:rsidR="00121025" w:rsidRPr="00121025">
        <w:instrText>" : "</w:instrText>
      </w:r>
      <w:r w:rsidR="00121025">
        <w:rPr>
          <w:lang w:val="en-US"/>
        </w:rPr>
        <w:instrText>Sokol</w:instrText>
      </w:r>
      <w:r w:rsidR="00121025" w:rsidRPr="00121025">
        <w:instrText>", "</w:instrText>
      </w:r>
      <w:r w:rsidR="00121025">
        <w:rPr>
          <w:lang w:val="en-US"/>
        </w:rPr>
        <w:instrText>given</w:instrText>
      </w:r>
      <w:r w:rsidR="00121025" w:rsidRPr="00121025">
        <w:instrText>" : "</w:instrText>
      </w:r>
      <w:r w:rsidR="00121025">
        <w:rPr>
          <w:lang w:val="en-US"/>
        </w:rPr>
        <w:instrText>Zbynek</w:instrText>
      </w:r>
      <w:r w:rsidR="00121025" w:rsidRPr="00121025">
        <w:instrText>", "</w:instrText>
      </w:r>
      <w:r w:rsidR="00121025">
        <w:rPr>
          <w:lang w:val="en-US"/>
        </w:rPr>
        <w:instrText>non</w:instrText>
      </w:r>
      <w:r w:rsidR="00121025" w:rsidRPr="00121025">
        <w:instrText>-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parse</w:instrText>
      </w:r>
      <w:r w:rsidR="00121025" w:rsidRPr="00121025">
        <w:instrText>-</w:instrText>
      </w:r>
      <w:r w:rsidR="00121025">
        <w:rPr>
          <w:lang w:val="en-US"/>
        </w:rPr>
        <w:instrText>names</w:instrText>
      </w:r>
      <w:r w:rsidR="00121025" w:rsidRPr="00121025">
        <w:instrText xml:space="preserve">" : </w:instrText>
      </w:r>
      <w:r w:rsidR="00121025">
        <w:rPr>
          <w:lang w:val="en-US"/>
        </w:rPr>
        <w:instrText>false</w:instrText>
      </w:r>
      <w:r w:rsidR="00121025" w:rsidRPr="00121025">
        <w:instrText>, "</w:instrText>
      </w:r>
      <w:r w:rsidR="00121025">
        <w:rPr>
          <w:lang w:val="en-US"/>
        </w:rPr>
        <w:instrText>suffix</w:instrText>
      </w:r>
      <w:r w:rsidR="00121025" w:rsidRPr="00121025">
        <w:instrText>" : "" } ], "</w:instrText>
      </w:r>
      <w:r w:rsidR="00121025">
        <w:rPr>
          <w:lang w:val="en-US"/>
        </w:rPr>
        <w:instrText>container</w:instrText>
      </w:r>
      <w:r w:rsidR="00121025" w:rsidRPr="00121025">
        <w:instrText>-</w:instrText>
      </w:r>
      <w:r w:rsidR="00121025">
        <w:rPr>
          <w:lang w:val="en-US"/>
        </w:rPr>
        <w:instrText>title</w:instrText>
      </w:r>
      <w:r w:rsidR="00121025" w:rsidRPr="00121025">
        <w:instrText>" : "</w:instrText>
      </w:r>
      <w:r w:rsidR="00121025">
        <w:rPr>
          <w:lang w:val="en-US"/>
        </w:rPr>
        <w:instrText>WeatherandForecasting</w:instrText>
      </w:r>
      <w:r w:rsidR="00121025" w:rsidRPr="00121025">
        <w:instrText>", "</w:instrText>
      </w:r>
      <w:r w:rsidR="00121025">
        <w:rPr>
          <w:lang w:val="en-US"/>
        </w:rPr>
        <w:instrText>id</w:instrText>
      </w:r>
      <w:r w:rsidR="00121025" w:rsidRPr="00121025">
        <w:instrText>" : "</w:instrText>
      </w:r>
      <w:r w:rsidR="00121025">
        <w:rPr>
          <w:lang w:val="en-US"/>
        </w:rPr>
        <w:instrText>ITEM</w:instrText>
      </w:r>
      <w:r w:rsidR="00121025" w:rsidRPr="00121025">
        <w:instrText>-1", "</w:instrText>
      </w:r>
      <w:r w:rsidR="00121025">
        <w:rPr>
          <w:lang w:val="en-US"/>
        </w:rPr>
        <w:instrText>issued</w:instrText>
      </w:r>
      <w:r w:rsidR="00121025" w:rsidRPr="00121025">
        <w:instrText>" : { "</w:instrText>
      </w:r>
      <w:r w:rsidR="00121025">
        <w:rPr>
          <w:lang w:val="en-US"/>
        </w:rPr>
        <w:instrText>date</w:instrText>
      </w:r>
      <w:r w:rsidR="00121025" w:rsidRPr="00121025">
        <w:instrText>-</w:instrText>
      </w:r>
      <w:r w:rsidR="00121025">
        <w:rPr>
          <w:lang w:val="en-US"/>
        </w:rPr>
        <w:instrText>parts</w:instrText>
      </w:r>
      <w:r w:rsidR="00121025" w:rsidRPr="00121025">
        <w:instrText>" : [ [ "2003" ] ] }, "</w:instrText>
      </w:r>
      <w:r w:rsidR="00121025">
        <w:rPr>
          <w:lang w:val="en-US"/>
        </w:rPr>
        <w:instrText>page</w:instrText>
      </w:r>
      <w:r w:rsidR="00121025" w:rsidRPr="00121025">
        <w:instrText>" : "769-781", "</w:instrText>
      </w:r>
      <w:r w:rsidR="00121025">
        <w:rPr>
          <w:lang w:val="en-US"/>
        </w:rPr>
        <w:instrText>title</w:instrText>
      </w:r>
      <w:r w:rsidR="00121025" w:rsidRPr="00121025">
        <w:instrText>" : "</w:instrText>
      </w:r>
      <w:r w:rsidR="00121025">
        <w:rPr>
          <w:lang w:val="en-US"/>
        </w:rPr>
        <w:instrText>MOS</w:instrText>
      </w:r>
      <w:r w:rsidR="00121025" w:rsidRPr="00121025">
        <w:instrText>-</w:instrText>
      </w:r>
      <w:r w:rsidR="00121025">
        <w:rPr>
          <w:lang w:val="en-US"/>
        </w:rPr>
        <w:instrText>BasedPrecipitationForecastsforRiverBasins</w:instrText>
      </w:r>
      <w:r w:rsidR="00121025" w:rsidRPr="00121025">
        <w:instrText>", "</w:instrText>
      </w:r>
      <w:r w:rsidR="00121025">
        <w:rPr>
          <w:lang w:val="en-US"/>
        </w:rPr>
        <w:instrText>type</w:instrText>
      </w:r>
      <w:r w:rsidR="00121025" w:rsidRPr="00121025">
        <w:instrText>" : "</w:instrText>
      </w:r>
      <w:r w:rsidR="00121025">
        <w:rPr>
          <w:lang w:val="en-US"/>
        </w:rPr>
        <w:instrText>article</w:instrText>
      </w:r>
      <w:r w:rsidR="00121025" w:rsidRPr="00121025">
        <w:instrText>-</w:instrText>
      </w:r>
      <w:r w:rsidR="00121025">
        <w:rPr>
          <w:lang w:val="en-US"/>
        </w:rPr>
        <w:instrText>journal</w:instrText>
      </w:r>
      <w:r w:rsidR="00121025" w:rsidRPr="00121025">
        <w:instrText>", "</w:instrText>
      </w:r>
      <w:r w:rsidR="00121025">
        <w:rPr>
          <w:lang w:val="en-US"/>
        </w:rPr>
        <w:instrText>volume</w:instrText>
      </w:r>
      <w:r w:rsidR="00121025" w:rsidRPr="00121025">
        <w:instrText>" : "18" }, "</w:instrText>
      </w:r>
      <w:r w:rsidR="00121025">
        <w:rPr>
          <w:lang w:val="en-US"/>
        </w:rPr>
        <w:instrText>uris</w:instrText>
      </w:r>
      <w:r w:rsidR="00121025" w:rsidRPr="00121025">
        <w:instrText>" : [ "</w:instrText>
      </w:r>
      <w:r w:rsidR="00121025">
        <w:rPr>
          <w:lang w:val="en-US"/>
        </w:rPr>
        <w:instrText>http</w:instrText>
      </w:r>
      <w:r w:rsidR="00121025" w:rsidRPr="00121025">
        <w:instrText>://</w:instrText>
      </w:r>
      <w:r w:rsidR="00121025">
        <w:rPr>
          <w:lang w:val="en-US"/>
        </w:rPr>
        <w:instrText>www</w:instrText>
      </w:r>
      <w:r w:rsidR="00121025" w:rsidRPr="00121025">
        <w:instrText>.</w:instrText>
      </w:r>
      <w:r w:rsidR="00121025">
        <w:rPr>
          <w:lang w:val="en-US"/>
        </w:rPr>
        <w:instrText>mendeley</w:instrText>
      </w:r>
      <w:r w:rsidR="00121025" w:rsidRPr="00121025">
        <w:instrText>.</w:instrText>
      </w:r>
      <w:r w:rsidR="00121025">
        <w:rPr>
          <w:lang w:val="en-US"/>
        </w:rPr>
        <w:instrText>com</w:instrText>
      </w:r>
      <w:r w:rsidR="00121025" w:rsidRPr="00121025">
        <w:instrText>/</w:instrText>
      </w:r>
      <w:r w:rsidR="00121025">
        <w:rPr>
          <w:lang w:val="en-US"/>
        </w:rPr>
        <w:instrText>documents</w:instrText>
      </w:r>
      <w:r w:rsidR="00121025" w:rsidRPr="00121025">
        <w:instrText>/?</w:instrText>
      </w:r>
      <w:r w:rsidR="00121025">
        <w:rPr>
          <w:lang w:val="en-US"/>
        </w:rPr>
        <w:instrText>uuid</w:instrText>
      </w:r>
      <w:r w:rsidR="00121025" w:rsidRPr="00121025">
        <w:instrText>=7</w:instrText>
      </w:r>
      <w:r w:rsidR="00121025">
        <w:rPr>
          <w:lang w:val="en-US"/>
        </w:rPr>
        <w:instrText>b</w:instrText>
      </w:r>
      <w:r w:rsidR="00121025" w:rsidRPr="00121025">
        <w:instrText>459229-54</w:instrText>
      </w:r>
      <w:r w:rsidR="00121025">
        <w:rPr>
          <w:lang w:val="en-US"/>
        </w:rPr>
        <w:instrText>bc</w:instrText>
      </w:r>
      <w:r w:rsidR="00121025" w:rsidRPr="00121025">
        <w:instrText>-4</w:instrText>
      </w:r>
      <w:r w:rsidR="00121025">
        <w:rPr>
          <w:lang w:val="en-US"/>
        </w:rPr>
        <w:instrText>a</w:instrText>
      </w:r>
      <w:r w:rsidR="00121025" w:rsidRPr="00121025">
        <w:instrText>09-9468-76781</w:instrText>
      </w:r>
      <w:r w:rsidR="00121025">
        <w:rPr>
          <w:lang w:val="en-US"/>
        </w:rPr>
        <w:instrText>aa</w:instrText>
      </w:r>
      <w:r w:rsidR="00121025" w:rsidRPr="00121025">
        <w:instrText>3099</w:instrText>
      </w:r>
      <w:r w:rsidR="00121025">
        <w:rPr>
          <w:lang w:val="en-US"/>
        </w:rPr>
        <w:instrText>a</w:instrText>
      </w:r>
      <w:r w:rsidR="00121025" w:rsidRPr="00121025">
        <w:instrText>" ] } ], "</w:instrText>
      </w:r>
      <w:r w:rsidR="00121025">
        <w:rPr>
          <w:lang w:val="en-US"/>
        </w:rPr>
        <w:instrText>mendeley</w:instrText>
      </w:r>
      <w:r w:rsidR="00121025" w:rsidRPr="00121025">
        <w:instrText>" : { "</w:instrText>
      </w:r>
      <w:r w:rsidR="00121025">
        <w:rPr>
          <w:lang w:val="en-US"/>
        </w:rPr>
        <w:instrText>previouslyFormattedCitation</w:instrText>
      </w:r>
      <w:r w:rsidR="00121025" w:rsidRPr="00121025">
        <w:instrText>" : "[11]" }, "</w:instrText>
      </w:r>
      <w:r w:rsidR="00121025">
        <w:rPr>
          <w:lang w:val="en-US"/>
        </w:rPr>
        <w:instrText>properties</w:instrText>
      </w:r>
      <w:r w:rsidR="00121025" w:rsidRPr="00121025">
        <w:instrText>" : { "</w:instrText>
      </w:r>
      <w:r w:rsidR="00121025">
        <w:rPr>
          <w:lang w:val="en-US"/>
        </w:rPr>
        <w:instrText>noteIndex</w:instrText>
      </w:r>
      <w:r w:rsidR="00121025" w:rsidRPr="00121025">
        <w:instrText>" : 0 }, "</w:instrText>
      </w:r>
      <w:r w:rsidR="00121025">
        <w:rPr>
          <w:lang w:val="en-US"/>
        </w:rPr>
        <w:instrText>schema</w:instrText>
      </w:r>
      <w:r w:rsidR="00121025" w:rsidRPr="00121025">
        <w:instrText>" : "</w:instrText>
      </w:r>
      <w:r w:rsidR="00121025">
        <w:rPr>
          <w:lang w:val="en-US"/>
        </w:rPr>
        <w:instrText>https</w:instrText>
      </w:r>
      <w:r w:rsidR="00121025" w:rsidRPr="00121025">
        <w:instrText>://</w:instrText>
      </w:r>
      <w:r w:rsidR="00121025">
        <w:rPr>
          <w:lang w:val="en-US"/>
        </w:rPr>
        <w:instrText>github</w:instrText>
      </w:r>
      <w:r w:rsidR="00121025" w:rsidRPr="00121025">
        <w:instrText>.</w:instrText>
      </w:r>
      <w:r w:rsidR="00121025">
        <w:rPr>
          <w:lang w:val="en-US"/>
        </w:rPr>
        <w:instrText>com</w:instrText>
      </w:r>
      <w:r w:rsidR="00121025" w:rsidRPr="00121025">
        <w:instrText>/</w:instrText>
      </w:r>
      <w:r w:rsidR="00121025">
        <w:rPr>
          <w:lang w:val="en-US"/>
        </w:rPr>
        <w:instrText>citation</w:instrText>
      </w:r>
      <w:r w:rsidR="00121025" w:rsidRPr="00121025">
        <w:instrText>-</w:instrText>
      </w:r>
      <w:r w:rsidR="00121025">
        <w:rPr>
          <w:lang w:val="en-US"/>
        </w:rPr>
        <w:instrText>style</w:instrText>
      </w:r>
      <w:r w:rsidR="00121025" w:rsidRPr="00121025">
        <w:instrText>-</w:instrText>
      </w:r>
      <w:r w:rsidR="00121025">
        <w:rPr>
          <w:lang w:val="en-US"/>
        </w:rPr>
        <w:instrText>language</w:instrText>
      </w:r>
      <w:r w:rsidR="00121025" w:rsidRPr="00121025">
        <w:instrText>/</w:instrText>
      </w:r>
      <w:r w:rsidR="00121025">
        <w:rPr>
          <w:lang w:val="en-US"/>
        </w:rPr>
        <w:instrText>schema</w:instrText>
      </w:r>
      <w:r w:rsidR="00121025" w:rsidRPr="00121025">
        <w:instrText>/</w:instrText>
      </w:r>
      <w:r w:rsidR="00121025">
        <w:rPr>
          <w:lang w:val="en-US"/>
        </w:rPr>
        <w:instrText>raw</w:instrText>
      </w:r>
      <w:r w:rsidR="00121025" w:rsidRPr="00121025">
        <w:instrText>/</w:instrText>
      </w:r>
      <w:r w:rsidR="00121025">
        <w:rPr>
          <w:lang w:val="en-US"/>
        </w:rPr>
        <w:instrText>master</w:instrText>
      </w:r>
      <w:r w:rsidR="00121025" w:rsidRPr="00121025">
        <w:instrText>/</w:instrText>
      </w:r>
      <w:r w:rsidR="00121025">
        <w:rPr>
          <w:lang w:val="en-US"/>
        </w:rPr>
        <w:instrText>csl</w:instrText>
      </w:r>
      <w:r w:rsidR="00121025" w:rsidRPr="00121025">
        <w:instrText>-</w:instrText>
      </w:r>
      <w:r w:rsidR="00121025">
        <w:rPr>
          <w:lang w:val="en-US"/>
        </w:rPr>
        <w:instrText>citation</w:instrText>
      </w:r>
      <w:r w:rsidR="00121025" w:rsidRPr="00121025">
        <w:instrText>.</w:instrText>
      </w:r>
      <w:r w:rsidR="00121025">
        <w:rPr>
          <w:lang w:val="en-US"/>
        </w:rPr>
        <w:instrText>json</w:instrText>
      </w:r>
      <w:r w:rsidR="00121025" w:rsidRPr="00121025">
        <w:instrText>" }</w:instrText>
      </w:r>
      <w:r w:rsidR="00C776E2">
        <w:fldChar w:fldCharType="separate"/>
      </w:r>
      <w:r w:rsidR="00121025" w:rsidRPr="00121025">
        <w:rPr>
          <w:noProof/>
        </w:rPr>
        <w:t>[11]</w:t>
      </w:r>
      <w:r w:rsidR="00C776E2">
        <w:fldChar w:fldCharType="end"/>
      </w:r>
      <w:r w:rsidRPr="0036122E">
        <w:t xml:space="preserve">. </w:t>
      </w:r>
      <w:r>
        <w:t>В качестве предиктантов для КПО используются количество выпавших осадков в пункте, разница между спрогнозированными и выпавшими осадками.</w:t>
      </w:r>
    </w:p>
    <w:p w:rsidR="00927C5A" w:rsidRDefault="00927C5A" w:rsidP="00927C5A">
      <w:r>
        <w:t>НарядусдетерминированнымКПОиспользуетсявероятностныйКПО</w:t>
      </w:r>
      <w:r w:rsidRPr="00CC7C1F">
        <w:t>.</w:t>
      </w:r>
      <w:r>
        <w:t xml:space="preserve"> Детерминированный КПО, воспроизводя только одно значение, является стандартным полем в результатах расчёта численных моделей.</w:t>
      </w:r>
    </w:p>
    <w:p w:rsidR="005E1384" w:rsidRDefault="005E1384" w:rsidP="005E1384">
      <w:r>
        <w:t>Вероятностныйпрогнозосадковдаётсяобычновтерминахвероятностивыпаденияколичестваосадковвышеопределённогокритическогозначения</w:t>
      </w:r>
      <w:r w:rsidRPr="00927C5A">
        <w:t xml:space="preserve">. </w:t>
      </w:r>
      <w:r>
        <w:t xml:space="preserve">Длякаждоготакогокритериядолжны строиться свои регрессионные модели. Основными способами построения регрессий являются </w:t>
      </w:r>
      <w:proofErr w:type="spellStart"/>
      <w:r>
        <w:t>дискриминантный</w:t>
      </w:r>
      <w:proofErr w:type="spellEnd"/>
      <w:r>
        <w:t xml:space="preserve"> анализ и </w:t>
      </w:r>
      <w:proofErr w:type="spellStart"/>
      <w:r>
        <w:t>логит-регрессия</w:t>
      </w:r>
      <w:proofErr w:type="spellEnd"/>
      <w:r>
        <w:t>.</w:t>
      </w:r>
    </w:p>
    <w:p w:rsidR="005E1384" w:rsidRDefault="005E1384" w:rsidP="005E1384">
      <w:r>
        <w:t xml:space="preserve">В качестве меры оценки качества вероятностных прогнозов предлагается </w:t>
      </w:r>
      <w:r w:rsidR="00C776E2">
        <w:rPr>
          <w:lang w:val="en-US"/>
        </w:rPr>
        <w:fldChar w:fldCharType="begin" w:fldLock="1"/>
      </w:r>
      <w:r w:rsidR="00121025">
        <w:rPr>
          <w:lang w:val="en-US"/>
        </w:rPr>
        <w:instrText>ADDINCSL</w:instrText>
      </w:r>
      <w:r w:rsidR="00121025" w:rsidRPr="00121025">
        <w:instrText>_</w:instrText>
      </w:r>
      <w:r w:rsidR="00121025">
        <w:rPr>
          <w:lang w:val="en-US"/>
        </w:rPr>
        <w:instrText>CITATION</w:instrText>
      </w:r>
      <w:r w:rsidR="00121025" w:rsidRPr="00121025">
        <w:instrText xml:space="preserve"> { "</w:instrText>
      </w:r>
      <w:r w:rsidR="00121025">
        <w:rPr>
          <w:lang w:val="en-US"/>
        </w:rPr>
        <w:instrText>citationItems</w:instrText>
      </w:r>
      <w:r w:rsidR="00121025" w:rsidRPr="00121025">
        <w:instrText>" : [ { "</w:instrText>
      </w:r>
      <w:r w:rsidR="00121025">
        <w:rPr>
          <w:lang w:val="en-US"/>
        </w:rPr>
        <w:instrText>id</w:instrText>
      </w:r>
      <w:r w:rsidR="00121025" w:rsidRPr="00121025">
        <w:instrText>" : "</w:instrText>
      </w:r>
      <w:r w:rsidR="00121025">
        <w:rPr>
          <w:lang w:val="en-US"/>
        </w:rPr>
        <w:instrText>ITEM</w:instrText>
      </w:r>
      <w:r w:rsidR="00121025" w:rsidRPr="00121025">
        <w:instrText>-1", "</w:instrText>
      </w:r>
      <w:r w:rsidR="00121025">
        <w:rPr>
          <w:lang w:val="en-US"/>
        </w:rPr>
        <w:instrText>itemData</w:instrText>
      </w:r>
      <w:r w:rsidR="00121025" w:rsidRPr="00121025">
        <w:instrText>" : { "</w:instrText>
      </w:r>
      <w:r w:rsidR="00121025">
        <w:rPr>
          <w:lang w:val="en-US"/>
        </w:rPr>
        <w:instrText>DOI</w:instrText>
      </w:r>
      <w:r w:rsidR="00121025" w:rsidRPr="00121025">
        <w:instrText>" : "</w:instrText>
      </w:r>
      <w:r w:rsidR="00121025">
        <w:rPr>
          <w:lang w:val="en-US"/>
        </w:rPr>
        <w:instrText>http</w:instrText>
      </w:r>
      <w:r w:rsidR="00121025" w:rsidRPr="00121025">
        <w:instrText>://</w:instrText>
      </w:r>
      <w:r w:rsidR="00121025">
        <w:rPr>
          <w:lang w:val="en-US"/>
        </w:rPr>
        <w:instrText>dx</w:instrText>
      </w:r>
      <w:r w:rsidR="00121025" w:rsidRPr="00121025">
        <w:instrText>.</w:instrText>
      </w:r>
      <w:r w:rsidR="00121025">
        <w:rPr>
          <w:lang w:val="en-US"/>
        </w:rPr>
        <w:instrText>doi</w:instrText>
      </w:r>
      <w:r w:rsidR="00121025" w:rsidRPr="00121025">
        <w:instrText>.</w:instrText>
      </w:r>
      <w:r w:rsidR="00121025">
        <w:rPr>
          <w:lang w:val="en-US"/>
        </w:rPr>
        <w:instrText>org</w:instrText>
      </w:r>
      <w:r w:rsidR="00121025" w:rsidRPr="00121025">
        <w:instrText>/10.1175/1520-0493(1950)078%3</w:instrText>
      </w:r>
      <w:r w:rsidR="00121025">
        <w:rPr>
          <w:lang w:val="en-US"/>
        </w:rPr>
        <w:instrText>C</w:instrText>
      </w:r>
      <w:r w:rsidR="00121025" w:rsidRPr="00121025">
        <w:instrText>0001:</w:instrText>
      </w:r>
      <w:r w:rsidR="00121025">
        <w:rPr>
          <w:lang w:val="en-US"/>
        </w:rPr>
        <w:instrText>VOFEIT</w:instrText>
      </w:r>
      <w:r w:rsidR="00121025" w:rsidRPr="00121025">
        <w:instrText>%3</w:instrText>
      </w:r>
      <w:r w:rsidR="00121025">
        <w:rPr>
          <w:lang w:val="en-US"/>
        </w:rPr>
        <w:instrText>E</w:instrText>
      </w:r>
      <w:r w:rsidR="00121025" w:rsidRPr="00121025">
        <w:instrText>2.0.</w:instrText>
      </w:r>
      <w:r w:rsidR="00121025">
        <w:rPr>
          <w:lang w:val="en-US"/>
        </w:rPr>
        <w:instrText>CO</w:instrText>
      </w:r>
      <w:r w:rsidR="00121025" w:rsidRPr="00121025">
        <w:instrText>;2", "</w:instrText>
      </w:r>
      <w:r w:rsidR="00121025">
        <w:rPr>
          <w:lang w:val="en-US"/>
        </w:rPr>
        <w:instrText>ISSN</w:instrText>
      </w:r>
      <w:r w:rsidR="00121025" w:rsidRPr="00121025">
        <w:instrText>" : "0036-8075", "</w:instrText>
      </w:r>
      <w:r w:rsidR="00121025">
        <w:rPr>
          <w:lang w:val="en-US"/>
        </w:rPr>
        <w:instrText>PMID</w:instrText>
      </w:r>
      <w:r w:rsidR="00121025" w:rsidRPr="00121025">
        <w:instrText>" : "17732006", "</w:instrText>
      </w:r>
      <w:r w:rsidR="00121025">
        <w:rPr>
          <w:lang w:val="en-US"/>
        </w:rPr>
        <w:instrText>author</w:instrText>
      </w:r>
      <w:r w:rsidR="00121025" w:rsidRPr="00121025">
        <w:instrText>" : [ { "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family</w:instrText>
      </w:r>
      <w:r w:rsidR="00121025" w:rsidRPr="00121025">
        <w:instrText>" : "</w:instrText>
      </w:r>
      <w:r w:rsidR="00121025">
        <w:rPr>
          <w:lang w:val="en-US"/>
        </w:rPr>
        <w:instrText>Brier</w:instrText>
      </w:r>
      <w:r w:rsidR="00121025" w:rsidRPr="00121025">
        <w:instrText>", "</w:instrText>
      </w:r>
      <w:r w:rsidR="00121025">
        <w:rPr>
          <w:lang w:val="en-US"/>
        </w:rPr>
        <w:instrText>given</w:instrText>
      </w:r>
      <w:r w:rsidR="00121025" w:rsidRPr="00121025">
        <w:instrText>" : "</w:instrText>
      </w:r>
      <w:r w:rsidR="00121025">
        <w:rPr>
          <w:lang w:val="en-US"/>
        </w:rPr>
        <w:instrText>GlennW</w:instrText>
      </w:r>
      <w:r w:rsidR="00121025" w:rsidRPr="00121025">
        <w:instrText>", "</w:instrText>
      </w:r>
      <w:r w:rsidR="00121025">
        <w:rPr>
          <w:lang w:val="en-US"/>
        </w:rPr>
        <w:instrText>non</w:instrText>
      </w:r>
      <w:r w:rsidR="00121025" w:rsidRPr="00121025">
        <w:instrText>-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parse</w:instrText>
      </w:r>
      <w:r w:rsidR="00121025" w:rsidRPr="00121025">
        <w:instrText>-</w:instrText>
      </w:r>
      <w:r w:rsidR="00121025">
        <w:rPr>
          <w:lang w:val="en-US"/>
        </w:rPr>
        <w:instrText>names</w:instrText>
      </w:r>
      <w:r w:rsidR="00121025" w:rsidRPr="00121025">
        <w:instrText xml:space="preserve">" : </w:instrText>
      </w:r>
      <w:r w:rsidR="00121025">
        <w:rPr>
          <w:lang w:val="en-US"/>
        </w:rPr>
        <w:instrText>false</w:instrText>
      </w:r>
      <w:r w:rsidR="00121025" w:rsidRPr="00121025">
        <w:instrText>, "</w:instrText>
      </w:r>
      <w:r w:rsidR="00121025">
        <w:rPr>
          <w:lang w:val="en-US"/>
        </w:rPr>
        <w:instrText>suffix</w:instrText>
      </w:r>
      <w:r w:rsidR="00121025" w:rsidRPr="00121025">
        <w:instrText>" : "" } ], "</w:instrText>
      </w:r>
      <w:r w:rsidR="00121025">
        <w:rPr>
          <w:lang w:val="en-US"/>
        </w:rPr>
        <w:instrText>container</w:instrText>
      </w:r>
      <w:r w:rsidR="00121025" w:rsidRPr="00121025">
        <w:instrText>-</w:instrText>
      </w:r>
      <w:r w:rsidR="00121025">
        <w:rPr>
          <w:lang w:val="en-US"/>
        </w:rPr>
        <w:instrText>title</w:instrText>
      </w:r>
      <w:r w:rsidR="00121025" w:rsidRPr="00121025">
        <w:instrText>" : "</w:instrText>
      </w:r>
      <w:r w:rsidR="00121025">
        <w:rPr>
          <w:lang w:val="en-US"/>
        </w:rPr>
        <w:instrText>MonthlyWeatherReview</w:instrText>
      </w:r>
      <w:r w:rsidR="00121025" w:rsidRPr="00121025">
        <w:instrText>", "</w:instrText>
      </w:r>
      <w:r w:rsidR="00121025">
        <w:rPr>
          <w:lang w:val="en-US"/>
        </w:rPr>
        <w:instrText>id</w:instrText>
      </w:r>
      <w:r w:rsidR="00121025" w:rsidRPr="00121025">
        <w:instrText>" : "</w:instrText>
      </w:r>
      <w:r w:rsidR="00121025">
        <w:rPr>
          <w:lang w:val="en-US"/>
        </w:rPr>
        <w:instrText>ITEM</w:instrText>
      </w:r>
      <w:r w:rsidR="00121025" w:rsidRPr="00121025">
        <w:instrText>-1", "</w:instrText>
      </w:r>
      <w:r w:rsidR="00121025">
        <w:rPr>
          <w:lang w:val="en-US"/>
        </w:rPr>
        <w:instrText>issue</w:instrText>
      </w:r>
      <w:r w:rsidR="00121025" w:rsidRPr="00121025">
        <w:instrText>" : "1", "</w:instrText>
      </w:r>
      <w:r w:rsidR="00121025">
        <w:rPr>
          <w:lang w:val="en-US"/>
        </w:rPr>
        <w:instrText>issued</w:instrText>
      </w:r>
      <w:r w:rsidR="00121025" w:rsidRPr="00121025">
        <w:instrText>" : { "</w:instrText>
      </w:r>
      <w:r w:rsidR="00121025">
        <w:rPr>
          <w:lang w:val="en-US"/>
        </w:rPr>
        <w:instrText>date</w:instrText>
      </w:r>
      <w:r w:rsidR="00121025" w:rsidRPr="00121025">
        <w:instrText>-</w:instrText>
      </w:r>
      <w:r w:rsidR="00121025">
        <w:rPr>
          <w:lang w:val="en-US"/>
        </w:rPr>
        <w:instrText>parts</w:instrText>
      </w:r>
      <w:r w:rsidR="00121025" w:rsidRPr="00121025">
        <w:instrText>" : [ [ "1950", "4", "10" ] ] }, "</w:instrText>
      </w:r>
      <w:r w:rsidR="00121025">
        <w:rPr>
          <w:lang w:val="en-US"/>
        </w:rPr>
        <w:instrText>page</w:instrText>
      </w:r>
      <w:r w:rsidR="00121025" w:rsidRPr="00121025">
        <w:instrText>" : "1-3", "</w:instrText>
      </w:r>
      <w:r w:rsidR="00121025">
        <w:rPr>
          <w:lang w:val="en-US"/>
        </w:rPr>
        <w:instrText>title</w:instrText>
      </w:r>
      <w:r w:rsidR="00121025" w:rsidRPr="00121025">
        <w:instrText>" : "</w:instrText>
      </w:r>
      <w:r w:rsidR="00121025">
        <w:rPr>
          <w:lang w:val="en-US"/>
        </w:rPr>
        <w:instrText>Verificationofforecastsexpressedintermsofprobability</w:instrText>
      </w:r>
      <w:r w:rsidR="00121025" w:rsidRPr="00121025">
        <w:instrText>", "</w:instrText>
      </w:r>
      <w:r w:rsidR="00121025">
        <w:rPr>
          <w:lang w:val="en-US"/>
        </w:rPr>
        <w:instrText>type</w:instrText>
      </w:r>
      <w:r w:rsidR="00121025" w:rsidRPr="00121025">
        <w:instrText>" : "</w:instrText>
      </w:r>
      <w:r w:rsidR="00121025">
        <w:rPr>
          <w:lang w:val="en-US"/>
        </w:rPr>
        <w:instrText>article</w:instrText>
      </w:r>
      <w:r w:rsidR="00121025" w:rsidRPr="00121025">
        <w:instrText>-</w:instrText>
      </w:r>
      <w:r w:rsidR="00121025">
        <w:rPr>
          <w:lang w:val="en-US"/>
        </w:rPr>
        <w:instrText>journal</w:instrText>
      </w:r>
      <w:r w:rsidR="00121025" w:rsidRPr="00121025">
        <w:instrText>", "</w:instrText>
      </w:r>
      <w:r w:rsidR="00121025">
        <w:rPr>
          <w:lang w:val="en-US"/>
        </w:rPr>
        <w:instrText>volume</w:instrText>
      </w:r>
      <w:r w:rsidR="00121025" w:rsidRPr="00121025">
        <w:instrText>" : "78" }, "</w:instrText>
      </w:r>
      <w:r w:rsidR="00121025">
        <w:rPr>
          <w:lang w:val="en-US"/>
        </w:rPr>
        <w:instrText>uris</w:instrText>
      </w:r>
      <w:r w:rsidR="00121025" w:rsidRPr="00121025">
        <w:instrText>" : [ "</w:instrText>
      </w:r>
      <w:r w:rsidR="00121025">
        <w:rPr>
          <w:lang w:val="en-US"/>
        </w:rPr>
        <w:instrText>http</w:instrText>
      </w:r>
      <w:r w:rsidR="00121025" w:rsidRPr="00121025">
        <w:instrText>://</w:instrText>
      </w:r>
      <w:r w:rsidR="00121025">
        <w:rPr>
          <w:lang w:val="en-US"/>
        </w:rPr>
        <w:instrText>www</w:instrText>
      </w:r>
      <w:r w:rsidR="00121025" w:rsidRPr="00121025">
        <w:instrText>.</w:instrText>
      </w:r>
      <w:r w:rsidR="00121025">
        <w:rPr>
          <w:lang w:val="en-US"/>
        </w:rPr>
        <w:instrText>mendeley</w:instrText>
      </w:r>
      <w:r w:rsidR="00121025" w:rsidRPr="00121025">
        <w:instrText>.</w:instrText>
      </w:r>
      <w:r w:rsidR="00121025">
        <w:rPr>
          <w:lang w:val="en-US"/>
        </w:rPr>
        <w:instrText>com</w:instrText>
      </w:r>
      <w:r w:rsidR="00121025" w:rsidRPr="00121025">
        <w:instrText>/</w:instrText>
      </w:r>
      <w:r w:rsidR="00121025">
        <w:rPr>
          <w:lang w:val="en-US"/>
        </w:rPr>
        <w:instrText>documents</w:instrText>
      </w:r>
      <w:r w:rsidR="00121025" w:rsidRPr="00121025">
        <w:instrText>/?</w:instrText>
      </w:r>
      <w:r w:rsidR="00121025">
        <w:rPr>
          <w:lang w:val="en-US"/>
        </w:rPr>
        <w:instrText>uuid</w:instrText>
      </w:r>
      <w:r w:rsidR="00121025" w:rsidRPr="00121025">
        <w:instrText>=812279</w:instrText>
      </w:r>
      <w:r w:rsidR="00121025">
        <w:rPr>
          <w:lang w:val="en-US"/>
        </w:rPr>
        <w:instrText>ac</w:instrText>
      </w:r>
      <w:r w:rsidR="00121025" w:rsidRPr="00121025">
        <w:instrText>-16</w:instrText>
      </w:r>
      <w:r w:rsidR="00121025">
        <w:rPr>
          <w:lang w:val="en-US"/>
        </w:rPr>
        <w:instrText>be</w:instrText>
      </w:r>
      <w:r w:rsidR="00121025" w:rsidRPr="00121025">
        <w:instrText>-4</w:instrText>
      </w:r>
      <w:r w:rsidR="00121025">
        <w:rPr>
          <w:lang w:val="en-US"/>
        </w:rPr>
        <w:instrText>f</w:instrText>
      </w:r>
      <w:r w:rsidR="00121025" w:rsidRPr="00121025">
        <w:instrText>88-</w:instrText>
      </w:r>
      <w:r w:rsidR="00121025">
        <w:rPr>
          <w:lang w:val="en-US"/>
        </w:rPr>
        <w:instrText>a</w:instrText>
      </w:r>
      <w:r w:rsidR="00121025" w:rsidRPr="00121025">
        <w:instrText>2</w:instrText>
      </w:r>
      <w:r w:rsidR="00121025">
        <w:rPr>
          <w:lang w:val="en-US"/>
        </w:rPr>
        <w:instrText>eb</w:instrText>
      </w:r>
      <w:r w:rsidR="00121025" w:rsidRPr="00121025">
        <w:instrText>-</w:instrText>
      </w:r>
      <w:r w:rsidR="00121025">
        <w:rPr>
          <w:lang w:val="en-US"/>
        </w:rPr>
        <w:instrText>fadd</w:instrText>
      </w:r>
      <w:r w:rsidR="00121025" w:rsidRPr="00121025">
        <w:instrText>0</w:instrText>
      </w:r>
      <w:r w:rsidR="00121025">
        <w:rPr>
          <w:lang w:val="en-US"/>
        </w:rPr>
        <w:instrText>fc</w:instrText>
      </w:r>
      <w:r w:rsidR="00121025" w:rsidRPr="00121025">
        <w:instrText>864</w:instrText>
      </w:r>
      <w:r w:rsidR="00121025">
        <w:rPr>
          <w:lang w:val="en-US"/>
        </w:rPr>
        <w:instrText>fb</w:instrText>
      </w:r>
      <w:r w:rsidR="00121025" w:rsidRPr="00121025">
        <w:instrText>" ] }, { "</w:instrText>
      </w:r>
      <w:r w:rsidR="00121025">
        <w:rPr>
          <w:lang w:val="en-US"/>
        </w:rPr>
        <w:instrText>id</w:instrText>
      </w:r>
      <w:r w:rsidR="00121025" w:rsidRPr="00121025">
        <w:instrText>" : "</w:instrText>
      </w:r>
      <w:r w:rsidR="00121025">
        <w:rPr>
          <w:lang w:val="en-US"/>
        </w:rPr>
        <w:instrText>ITEM</w:instrText>
      </w:r>
      <w:r w:rsidR="00121025" w:rsidRPr="00121025">
        <w:instrText>-2", "</w:instrText>
      </w:r>
      <w:r w:rsidR="00121025">
        <w:rPr>
          <w:lang w:val="en-US"/>
        </w:rPr>
        <w:instrText>itemData</w:instrText>
      </w:r>
      <w:r w:rsidR="00121025" w:rsidRPr="00121025">
        <w:instrText>" : { "</w:instrText>
      </w:r>
      <w:r w:rsidR="00121025">
        <w:rPr>
          <w:lang w:val="en-US"/>
        </w:rPr>
        <w:instrText>author</w:instrText>
      </w:r>
      <w:r w:rsidR="00121025" w:rsidRPr="00121025">
        <w:instrText>" : [ { "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family</w:instrText>
      </w:r>
      <w:r w:rsidR="00121025" w:rsidRPr="00121025">
        <w:instrText>" : "</w:instrText>
      </w:r>
      <w:r w:rsidR="00121025">
        <w:rPr>
          <w:lang w:val="en-US"/>
        </w:rPr>
        <w:instrText>Wilks</w:instrText>
      </w:r>
      <w:r w:rsidR="00121025" w:rsidRPr="00121025">
        <w:instrText>", "</w:instrText>
      </w:r>
      <w:r w:rsidR="00121025">
        <w:rPr>
          <w:lang w:val="en-US"/>
        </w:rPr>
        <w:instrText>given</w:instrText>
      </w:r>
      <w:r w:rsidR="00121025" w:rsidRPr="00121025">
        <w:instrText>" : "</w:instrText>
      </w:r>
      <w:r w:rsidR="00121025">
        <w:rPr>
          <w:lang w:val="en-US"/>
        </w:rPr>
        <w:instrText>DanielS</w:instrText>
      </w:r>
      <w:r w:rsidR="00121025" w:rsidRPr="00121025">
        <w:instrText>", "</w:instrText>
      </w:r>
      <w:r w:rsidR="00121025">
        <w:rPr>
          <w:lang w:val="en-US"/>
        </w:rPr>
        <w:instrText>non</w:instrText>
      </w:r>
      <w:r w:rsidR="00121025" w:rsidRPr="00121025">
        <w:instrText>-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parse</w:instrText>
      </w:r>
      <w:r w:rsidR="00121025" w:rsidRPr="00121025">
        <w:instrText>-</w:instrText>
      </w:r>
      <w:r w:rsidR="00121025">
        <w:rPr>
          <w:lang w:val="en-US"/>
        </w:rPr>
        <w:instrText>names</w:instrText>
      </w:r>
      <w:r w:rsidR="00121025" w:rsidRPr="00121025">
        <w:instrText xml:space="preserve">" : </w:instrText>
      </w:r>
      <w:r w:rsidR="00121025">
        <w:rPr>
          <w:lang w:val="en-US"/>
        </w:rPr>
        <w:instrText>false</w:instrText>
      </w:r>
      <w:r w:rsidR="00121025" w:rsidRPr="00121025">
        <w:instrText>, "</w:instrText>
      </w:r>
      <w:r w:rsidR="00121025">
        <w:rPr>
          <w:lang w:val="en-US"/>
        </w:rPr>
        <w:instrText>suffix</w:instrText>
      </w:r>
      <w:r w:rsidR="00121025" w:rsidRPr="00121025">
        <w:instrText>" : "" } ], "</w:instrText>
      </w:r>
      <w:r w:rsidR="00121025">
        <w:rPr>
          <w:lang w:val="en-US"/>
        </w:rPr>
        <w:instrText>id</w:instrText>
      </w:r>
      <w:r w:rsidR="00121025" w:rsidRPr="00121025">
        <w:instrText>" : "</w:instrText>
      </w:r>
      <w:r w:rsidR="00121025">
        <w:rPr>
          <w:lang w:val="en-US"/>
        </w:rPr>
        <w:instrText>ITEM</w:instrText>
      </w:r>
      <w:r w:rsidR="00121025" w:rsidRPr="00121025">
        <w:instrText>-2", "</w:instrText>
      </w:r>
      <w:r w:rsidR="00121025">
        <w:rPr>
          <w:lang w:val="en-US"/>
        </w:rPr>
        <w:instrText>issued</w:instrText>
      </w:r>
      <w:r w:rsidR="00121025" w:rsidRPr="00121025">
        <w:instrText>" : { "</w:instrText>
      </w:r>
      <w:r w:rsidR="00121025">
        <w:rPr>
          <w:lang w:val="en-US"/>
        </w:rPr>
        <w:instrText>date</w:instrText>
      </w:r>
      <w:r w:rsidR="00121025" w:rsidRPr="00121025">
        <w:instrText>-</w:instrText>
      </w:r>
      <w:r w:rsidR="00121025">
        <w:rPr>
          <w:lang w:val="en-US"/>
        </w:rPr>
        <w:instrText>parts</w:instrText>
      </w:r>
      <w:r w:rsidR="00121025" w:rsidRPr="00121025">
        <w:instrText>" : [ [ "1995" ] ] }, "</w:instrText>
      </w:r>
      <w:r w:rsidR="00121025">
        <w:rPr>
          <w:lang w:val="en-US"/>
        </w:rPr>
        <w:instrText>page</w:instrText>
      </w:r>
      <w:r w:rsidR="00121025" w:rsidRPr="00121025">
        <w:instrText>" : "467", "</w:instrText>
      </w:r>
      <w:r w:rsidR="00121025">
        <w:rPr>
          <w:lang w:val="en-US"/>
        </w:rPr>
        <w:instrText>publisher</w:instrText>
      </w:r>
      <w:r w:rsidR="00121025" w:rsidRPr="00121025">
        <w:instrText>" : "</w:instrText>
      </w:r>
      <w:r w:rsidR="00121025">
        <w:rPr>
          <w:lang w:val="en-US"/>
        </w:rPr>
        <w:instrText>AcademicPress</w:instrText>
      </w:r>
      <w:r w:rsidR="00121025" w:rsidRPr="00121025">
        <w:instrText>", "</w:instrText>
      </w:r>
      <w:r w:rsidR="00121025">
        <w:rPr>
          <w:lang w:val="en-US"/>
        </w:rPr>
        <w:instrText>title</w:instrText>
      </w:r>
      <w:r w:rsidR="00121025" w:rsidRPr="00121025">
        <w:instrText>" : "</w:instrText>
      </w:r>
      <w:r w:rsidR="00121025">
        <w:rPr>
          <w:lang w:val="en-US"/>
        </w:rPr>
        <w:instrText>Statisticalmethodsintheatmosphericscience</w:instrText>
      </w:r>
      <w:r w:rsidR="00121025" w:rsidRPr="00121025">
        <w:instrText>", "</w:instrText>
      </w:r>
      <w:r w:rsidR="00121025">
        <w:rPr>
          <w:lang w:val="en-US"/>
        </w:rPr>
        <w:instrText>type</w:instrText>
      </w:r>
      <w:r w:rsidR="00121025" w:rsidRPr="00121025">
        <w:instrText>" : "</w:instrText>
      </w:r>
      <w:r w:rsidR="00121025">
        <w:rPr>
          <w:lang w:val="en-US"/>
        </w:rPr>
        <w:instrText>book</w:instrText>
      </w:r>
      <w:r w:rsidR="00121025" w:rsidRPr="00121025">
        <w:instrText>" }, "</w:instrText>
      </w:r>
      <w:r w:rsidR="00121025">
        <w:rPr>
          <w:lang w:val="en-US"/>
        </w:rPr>
        <w:instrText>uris</w:instrText>
      </w:r>
      <w:r w:rsidR="00121025" w:rsidRPr="00121025">
        <w:instrText>" : [ "</w:instrText>
      </w:r>
      <w:r w:rsidR="00121025">
        <w:rPr>
          <w:lang w:val="en-US"/>
        </w:rPr>
        <w:instrText>http</w:instrText>
      </w:r>
      <w:r w:rsidR="00121025" w:rsidRPr="00121025">
        <w:instrText>://</w:instrText>
      </w:r>
      <w:r w:rsidR="00121025">
        <w:rPr>
          <w:lang w:val="en-US"/>
        </w:rPr>
        <w:instrText>www</w:instrText>
      </w:r>
      <w:r w:rsidR="00121025" w:rsidRPr="00121025">
        <w:instrText>.</w:instrText>
      </w:r>
      <w:r w:rsidR="00121025">
        <w:rPr>
          <w:lang w:val="en-US"/>
        </w:rPr>
        <w:instrText>mendeley</w:instrText>
      </w:r>
      <w:r w:rsidR="00121025" w:rsidRPr="00121025">
        <w:instrText>.</w:instrText>
      </w:r>
      <w:r w:rsidR="00121025">
        <w:rPr>
          <w:lang w:val="en-US"/>
        </w:rPr>
        <w:instrText>com</w:instrText>
      </w:r>
      <w:r w:rsidR="00121025" w:rsidRPr="00121025">
        <w:instrText>/</w:instrText>
      </w:r>
      <w:r w:rsidR="00121025">
        <w:rPr>
          <w:lang w:val="en-US"/>
        </w:rPr>
        <w:instrText>documents</w:instrText>
      </w:r>
      <w:r w:rsidR="00121025" w:rsidRPr="00121025">
        <w:instrText>/?</w:instrText>
      </w:r>
      <w:r w:rsidR="00121025">
        <w:rPr>
          <w:lang w:val="en-US"/>
        </w:rPr>
        <w:instrText>uuid</w:instrText>
      </w:r>
      <w:r w:rsidR="00121025" w:rsidRPr="00121025">
        <w:instrText>=257</w:instrText>
      </w:r>
      <w:r w:rsidR="00121025">
        <w:rPr>
          <w:lang w:val="en-US"/>
        </w:rPr>
        <w:instrText>a</w:instrText>
      </w:r>
      <w:r w:rsidR="00121025" w:rsidRPr="00121025">
        <w:instrText>33</w:instrText>
      </w:r>
      <w:r w:rsidR="00121025">
        <w:rPr>
          <w:lang w:val="en-US"/>
        </w:rPr>
        <w:instrText>d</w:instrText>
      </w:r>
      <w:r w:rsidR="00121025" w:rsidRPr="00121025">
        <w:instrText>8-181</w:instrText>
      </w:r>
      <w:r w:rsidR="00121025">
        <w:rPr>
          <w:lang w:val="en-US"/>
        </w:rPr>
        <w:instrText>a</w:instrText>
      </w:r>
      <w:r w:rsidR="00121025" w:rsidRPr="00121025">
        <w:instrText>-46</w:instrText>
      </w:r>
      <w:r w:rsidR="00121025">
        <w:rPr>
          <w:lang w:val="en-US"/>
        </w:rPr>
        <w:instrText>db</w:instrText>
      </w:r>
      <w:r w:rsidR="00121025" w:rsidRPr="00121025">
        <w:instrText>-</w:instrText>
      </w:r>
      <w:r w:rsidR="00121025">
        <w:rPr>
          <w:lang w:val="en-US"/>
        </w:rPr>
        <w:instrText>b</w:instrText>
      </w:r>
      <w:r w:rsidR="00121025" w:rsidRPr="00121025">
        <w:instrText>949-</w:instrText>
      </w:r>
      <w:r w:rsidR="00121025">
        <w:rPr>
          <w:lang w:val="en-US"/>
        </w:rPr>
        <w:instrText>c</w:instrText>
      </w:r>
      <w:r w:rsidR="00121025" w:rsidRPr="00121025">
        <w:instrText>07650962841" ] } ], "</w:instrText>
      </w:r>
      <w:r w:rsidR="00121025">
        <w:rPr>
          <w:lang w:val="en-US"/>
        </w:rPr>
        <w:instrText>mendeley</w:instrText>
      </w:r>
      <w:r w:rsidR="00121025" w:rsidRPr="00121025">
        <w:instrText>" : { "</w:instrText>
      </w:r>
      <w:r w:rsidR="00121025">
        <w:rPr>
          <w:lang w:val="en-US"/>
        </w:rPr>
        <w:instrText>previouslyFormattedCitation</w:instrText>
      </w:r>
      <w:r w:rsidR="00121025" w:rsidRPr="00121025">
        <w:instrText>" : "[12,13]" }, "</w:instrText>
      </w:r>
      <w:r w:rsidR="00121025">
        <w:rPr>
          <w:lang w:val="en-US"/>
        </w:rPr>
        <w:instrText>properties</w:instrText>
      </w:r>
      <w:r w:rsidR="00121025" w:rsidRPr="00121025">
        <w:instrText>" : { "</w:instrText>
      </w:r>
      <w:r w:rsidR="00121025">
        <w:rPr>
          <w:lang w:val="en-US"/>
        </w:rPr>
        <w:instrText>noteIndex</w:instrText>
      </w:r>
      <w:r w:rsidR="00121025" w:rsidRPr="00121025">
        <w:instrText>" : 0 }, "</w:instrText>
      </w:r>
      <w:r w:rsidR="00121025">
        <w:rPr>
          <w:lang w:val="en-US"/>
        </w:rPr>
        <w:instrText>schema</w:instrText>
      </w:r>
      <w:r w:rsidR="00121025" w:rsidRPr="00121025">
        <w:instrText>" : "</w:instrText>
      </w:r>
      <w:r w:rsidR="00121025">
        <w:rPr>
          <w:lang w:val="en-US"/>
        </w:rPr>
        <w:instrText>https</w:instrText>
      </w:r>
      <w:r w:rsidR="00121025" w:rsidRPr="00121025">
        <w:instrText>://</w:instrText>
      </w:r>
      <w:r w:rsidR="00121025">
        <w:rPr>
          <w:lang w:val="en-US"/>
        </w:rPr>
        <w:instrText>github</w:instrText>
      </w:r>
      <w:r w:rsidR="00121025" w:rsidRPr="00121025">
        <w:instrText>.</w:instrText>
      </w:r>
      <w:r w:rsidR="00121025">
        <w:rPr>
          <w:lang w:val="en-US"/>
        </w:rPr>
        <w:instrText>com</w:instrText>
      </w:r>
      <w:r w:rsidR="00121025" w:rsidRPr="00121025">
        <w:instrText>/</w:instrText>
      </w:r>
      <w:r w:rsidR="00121025">
        <w:rPr>
          <w:lang w:val="en-US"/>
        </w:rPr>
        <w:instrText>citation</w:instrText>
      </w:r>
      <w:r w:rsidR="00121025" w:rsidRPr="00121025">
        <w:instrText>-</w:instrText>
      </w:r>
      <w:r w:rsidR="00121025">
        <w:rPr>
          <w:lang w:val="en-US"/>
        </w:rPr>
        <w:instrText>style</w:instrText>
      </w:r>
      <w:r w:rsidR="00121025" w:rsidRPr="00121025">
        <w:instrText>-</w:instrText>
      </w:r>
      <w:r w:rsidR="00121025">
        <w:rPr>
          <w:lang w:val="en-US"/>
        </w:rPr>
        <w:instrText>language</w:instrText>
      </w:r>
      <w:r w:rsidR="00121025" w:rsidRPr="00121025">
        <w:instrText>/</w:instrText>
      </w:r>
      <w:r w:rsidR="00121025">
        <w:rPr>
          <w:lang w:val="en-US"/>
        </w:rPr>
        <w:instrText>schema</w:instrText>
      </w:r>
      <w:r w:rsidR="00121025" w:rsidRPr="00121025">
        <w:instrText>/</w:instrText>
      </w:r>
      <w:r w:rsidR="00121025">
        <w:rPr>
          <w:lang w:val="en-US"/>
        </w:rPr>
        <w:instrText>raw</w:instrText>
      </w:r>
      <w:r w:rsidR="00121025" w:rsidRPr="00121025">
        <w:instrText>/</w:instrText>
      </w:r>
      <w:r w:rsidR="00121025">
        <w:rPr>
          <w:lang w:val="en-US"/>
        </w:rPr>
        <w:instrText>master</w:instrText>
      </w:r>
      <w:r w:rsidR="00121025" w:rsidRPr="00121025">
        <w:instrText>/</w:instrText>
      </w:r>
      <w:r w:rsidR="00121025">
        <w:rPr>
          <w:lang w:val="en-US"/>
        </w:rPr>
        <w:instrText>csl</w:instrText>
      </w:r>
      <w:r w:rsidR="00121025" w:rsidRPr="00121025">
        <w:instrText>-</w:instrText>
      </w:r>
      <w:r w:rsidR="00121025">
        <w:rPr>
          <w:lang w:val="en-US"/>
        </w:rPr>
        <w:instrText>citation</w:instrText>
      </w:r>
      <w:r w:rsidR="00121025" w:rsidRPr="00121025">
        <w:instrText>.</w:instrText>
      </w:r>
      <w:r w:rsidR="00121025">
        <w:rPr>
          <w:lang w:val="en-US"/>
        </w:rPr>
        <w:instrText>json</w:instrText>
      </w:r>
      <w:r w:rsidR="00121025" w:rsidRPr="00121025">
        <w:instrText>" }</w:instrText>
      </w:r>
      <w:r w:rsidR="00C776E2">
        <w:rPr>
          <w:lang w:val="en-US"/>
        </w:rPr>
        <w:fldChar w:fldCharType="separate"/>
      </w:r>
      <w:r w:rsidR="00121025" w:rsidRPr="00121025">
        <w:rPr>
          <w:noProof/>
        </w:rPr>
        <w:t>[12,13]</w:t>
      </w:r>
      <w:r w:rsidR="00C776E2">
        <w:rPr>
          <w:lang w:val="en-US"/>
        </w:rPr>
        <w:fldChar w:fldCharType="end"/>
      </w:r>
      <w:r>
        <w:t xml:space="preserve">показатель успешности </w:t>
      </w:r>
      <w:proofErr w:type="spellStart"/>
      <w:r>
        <w:t>Брайера</w:t>
      </w:r>
      <w:proofErr w:type="spellEnd"/>
      <w:r>
        <w:t xml:space="preserve"> (</w:t>
      </w:r>
      <w:r>
        <w:rPr>
          <w:lang w:val="en-US"/>
        </w:rPr>
        <w:t>Briersskillscore</w:t>
      </w:r>
      <w:r w:rsidRPr="00E53BBA">
        <w:t xml:space="preserve">, </w:t>
      </w:r>
      <w:r>
        <w:rPr>
          <w:lang w:val="en-US"/>
        </w:rPr>
        <w:t>BSS</w:t>
      </w:r>
      <w:r>
        <w:t xml:space="preserve">)и показатель </w:t>
      </w:r>
      <w:proofErr w:type="spellStart"/>
      <w:r>
        <w:t>Брайера</w:t>
      </w:r>
      <w:proofErr w:type="spellEnd"/>
      <w:r>
        <w:t xml:space="preserve"> (</w:t>
      </w:r>
      <w:r>
        <w:rPr>
          <w:lang w:val="en-US"/>
        </w:rPr>
        <w:t>Briersscore</w:t>
      </w:r>
      <w:r>
        <w:t xml:space="preserve">). </w:t>
      </w:r>
    </w:p>
    <w:p w:rsidR="005E1384" w:rsidRPr="00B6513E" w:rsidRDefault="005E1384" w:rsidP="005E1384">
      <w:pPr>
        <w:rPr>
          <w:lang w:val="en-US"/>
        </w:rPr>
      </w:pPr>
      <m:oMathPara>
        <m:oMath>
          <m:r>
            <w:rPr>
              <w:rFonts w:ascii="Cambria Math" w:hAnsi="Cambria Math"/>
            </w:rPr>
            <m:t xml:space="preserve">BSS=1-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BS</m:t>
              </m:r>
            </m:num>
            <m:den>
              <m:r>
                <w:rPr>
                  <w:rFonts w:ascii="Cambria Math" w:hAnsi="Cambria Math"/>
                </w:rPr>
                <m:t>CS</m:t>
              </m:r>
            </m:den>
          </m:f>
        </m:oMath>
      </m:oMathPara>
    </w:p>
    <w:p w:rsidR="005E1384" w:rsidRPr="00B6513E" w:rsidRDefault="005E1384" w:rsidP="005E1384">
      <w:pPr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 xml:space="preserve">BS= </m:t>
          </m:r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1</m:t>
              </m:r>
            </m:num>
            <m:den>
              <m:r>
                <w:rPr>
                  <w:rFonts w:ascii="Cambria Math" w:hAnsi="Cambria Math"/>
                  <w:lang w:val="en-US"/>
                </w:rPr>
                <m:t>n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  <w:lang w:val="en-US"/>
                </w:rPr>
              </m:ctrlPr>
            </m:naryPr>
            <m:sub>
              <m:r>
                <w:rPr>
                  <w:rFonts w:ascii="Cambria Math" w:hAnsi="Cambria Math"/>
                  <w:lang w:val="en-US"/>
                </w:rPr>
                <m:t>k=1</m:t>
              </m:r>
            </m:sub>
            <m:sup>
              <m:r>
                <w:rPr>
                  <w:rFonts w:ascii="Cambria Math" w:hAnsi="Cambria Math"/>
                  <w:lang w:val="en-US"/>
                </w:rPr>
                <m:t>n</m:t>
              </m:r>
            </m:sup>
            <m:e>
              <m:r>
                <w:rPr>
                  <w:rFonts w:ascii="Cambria Math" w:hAnsi="Cambria Math"/>
                  <w:lang w:val="en-US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o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)</m:t>
              </m:r>
            </m:e>
          </m:nary>
        </m:oMath>
      </m:oMathPara>
    </w:p>
    <w:p w:rsidR="005E1384" w:rsidRPr="00454F3F" w:rsidRDefault="005E1384" w:rsidP="005E1384">
      <w:r>
        <w:rPr>
          <w:lang w:val="en-US"/>
        </w:rPr>
        <w:t>BS</w:t>
      </w:r>
      <w:r>
        <w:t>принимает значения от 0 (идеальный прогноз) до 1 (полностью неверный прогноз)</w:t>
      </w:r>
    </w:p>
    <w:p w:rsidR="005E1384" w:rsidRPr="008F7A42" w:rsidRDefault="005E1384" w:rsidP="005E1384">
      <w:pPr>
        <w:tabs>
          <w:tab w:val="left" w:pos="4690"/>
        </w:tabs>
      </w:pPr>
      <w:r>
        <w:t>Относительнокритерияотборапредикторов</w:t>
      </w:r>
      <w:r w:rsidRPr="00070E8B">
        <w:t xml:space="preserve">.  </w:t>
      </w:r>
      <w:r>
        <w:t>В</w:t>
      </w:r>
      <w:r w:rsidR="00C776E2">
        <w:rPr>
          <w:lang w:val="en-US"/>
        </w:rPr>
        <w:fldChar w:fldCharType="begin" w:fldLock="1"/>
      </w:r>
      <w:r w:rsidR="00121025">
        <w:rPr>
          <w:lang w:val="en-US"/>
        </w:rPr>
        <w:instrText>ADDINCSL</w:instrText>
      </w:r>
      <w:r w:rsidR="00121025" w:rsidRPr="00121025">
        <w:instrText>_</w:instrText>
      </w:r>
      <w:r w:rsidR="00121025">
        <w:rPr>
          <w:lang w:val="en-US"/>
        </w:rPr>
        <w:instrText>CITATION</w:instrText>
      </w:r>
      <w:r w:rsidR="00121025" w:rsidRPr="00121025">
        <w:instrText xml:space="preserve"> { "</w:instrText>
      </w:r>
      <w:r w:rsidR="00121025">
        <w:rPr>
          <w:lang w:val="en-US"/>
        </w:rPr>
        <w:instrText>citationItems</w:instrText>
      </w:r>
      <w:r w:rsidR="00121025" w:rsidRPr="00121025">
        <w:instrText>" : [ { "</w:instrText>
      </w:r>
      <w:r w:rsidR="00121025">
        <w:rPr>
          <w:lang w:val="en-US"/>
        </w:rPr>
        <w:instrText>id</w:instrText>
      </w:r>
      <w:r w:rsidR="00121025" w:rsidRPr="00121025">
        <w:instrText>" : "</w:instrText>
      </w:r>
      <w:r w:rsidR="00121025">
        <w:rPr>
          <w:lang w:val="en-US"/>
        </w:rPr>
        <w:instrText>ITEM</w:instrText>
      </w:r>
      <w:r w:rsidR="00121025" w:rsidRPr="00121025">
        <w:instrText>-1", "</w:instrText>
      </w:r>
      <w:r w:rsidR="00121025">
        <w:rPr>
          <w:lang w:val="en-US"/>
        </w:rPr>
        <w:instrText>itemData</w:instrText>
      </w:r>
      <w:r w:rsidR="00121025" w:rsidRPr="00121025">
        <w:instrText>" : { "</w:instrText>
      </w:r>
      <w:r w:rsidR="00121025">
        <w:rPr>
          <w:lang w:val="en-US"/>
        </w:rPr>
        <w:instrText>DOI</w:instrText>
      </w:r>
      <w:r w:rsidR="00121025" w:rsidRPr="00121025">
        <w:instrText>" : "10.1175/1520-0434(2002)017&lt;0783:</w:instrText>
      </w:r>
      <w:r w:rsidR="00121025">
        <w:rPr>
          <w:lang w:val="en-US"/>
        </w:rPr>
        <w:instrText>COMFPQ</w:instrText>
      </w:r>
      <w:r w:rsidR="00121025" w:rsidRPr="00121025">
        <w:instrText>&gt;2.0.</w:instrText>
      </w:r>
      <w:r w:rsidR="00121025">
        <w:rPr>
          <w:lang w:val="en-US"/>
        </w:rPr>
        <w:instrText>CO</w:instrText>
      </w:r>
      <w:r w:rsidR="00121025" w:rsidRPr="00121025">
        <w:instrText>;2", "</w:instrText>
      </w:r>
      <w:r w:rsidR="00121025">
        <w:rPr>
          <w:lang w:val="en-US"/>
        </w:rPr>
        <w:instrText>ISSN</w:instrText>
      </w:r>
      <w:r w:rsidR="00121025" w:rsidRPr="00121025">
        <w:instrText>" : "0882-8156", "</w:instrText>
      </w:r>
      <w:r w:rsidR="00121025">
        <w:rPr>
          <w:lang w:val="en-US"/>
        </w:rPr>
        <w:instrText>author</w:instrText>
      </w:r>
      <w:r w:rsidR="00121025" w:rsidRPr="00121025">
        <w:instrText>" : [ { "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family</w:instrText>
      </w:r>
      <w:r w:rsidR="00121025" w:rsidRPr="00121025">
        <w:instrText>" : "</w:instrText>
      </w:r>
      <w:r w:rsidR="00121025">
        <w:rPr>
          <w:lang w:val="en-US"/>
        </w:rPr>
        <w:instrText>Applequist</w:instrText>
      </w:r>
      <w:r w:rsidR="00121025" w:rsidRPr="00121025">
        <w:instrText>", "</w:instrText>
      </w:r>
      <w:r w:rsidR="00121025">
        <w:rPr>
          <w:lang w:val="en-US"/>
        </w:rPr>
        <w:instrText>given</w:instrText>
      </w:r>
      <w:r w:rsidR="00121025" w:rsidRPr="00121025">
        <w:instrText>" : "</w:instrText>
      </w:r>
      <w:r w:rsidR="00121025">
        <w:rPr>
          <w:lang w:val="en-US"/>
        </w:rPr>
        <w:instrText>Scott</w:instrText>
      </w:r>
      <w:r w:rsidR="00121025" w:rsidRPr="00121025">
        <w:instrText>", "</w:instrText>
      </w:r>
      <w:r w:rsidR="00121025">
        <w:rPr>
          <w:lang w:val="en-US"/>
        </w:rPr>
        <w:instrText>non</w:instrText>
      </w:r>
      <w:r w:rsidR="00121025" w:rsidRPr="00121025">
        <w:instrText>-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parse</w:instrText>
      </w:r>
      <w:r w:rsidR="00121025" w:rsidRPr="00121025">
        <w:instrText>-</w:instrText>
      </w:r>
      <w:r w:rsidR="00121025">
        <w:rPr>
          <w:lang w:val="en-US"/>
        </w:rPr>
        <w:instrText>names</w:instrText>
      </w:r>
      <w:r w:rsidR="00121025" w:rsidRPr="00121025">
        <w:instrText xml:space="preserve">" : </w:instrText>
      </w:r>
      <w:r w:rsidR="00121025">
        <w:rPr>
          <w:lang w:val="en-US"/>
        </w:rPr>
        <w:instrText>false</w:instrText>
      </w:r>
      <w:r w:rsidR="00121025" w:rsidRPr="00121025">
        <w:instrText>, "</w:instrText>
      </w:r>
      <w:r w:rsidR="00121025">
        <w:rPr>
          <w:lang w:val="en-US"/>
        </w:rPr>
        <w:instrText>suffix</w:instrText>
      </w:r>
      <w:r w:rsidR="00121025" w:rsidRPr="00121025">
        <w:instrText>" : "" }, { "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family</w:instrText>
      </w:r>
      <w:r w:rsidR="00121025" w:rsidRPr="00121025">
        <w:instrText>" : "</w:instrText>
      </w:r>
      <w:r w:rsidR="00121025">
        <w:rPr>
          <w:lang w:val="en-US"/>
        </w:rPr>
        <w:instrText>Gahrs</w:instrText>
      </w:r>
      <w:r w:rsidR="00121025" w:rsidRPr="00121025">
        <w:instrText>", "</w:instrText>
      </w:r>
      <w:r w:rsidR="00121025">
        <w:rPr>
          <w:lang w:val="en-US"/>
        </w:rPr>
        <w:instrText>given</w:instrText>
      </w:r>
      <w:r w:rsidR="00121025" w:rsidRPr="00121025">
        <w:instrText>" : "</w:instrText>
      </w:r>
      <w:r w:rsidR="00121025">
        <w:rPr>
          <w:lang w:val="en-US"/>
        </w:rPr>
        <w:instrText>GregoryE</w:instrText>
      </w:r>
      <w:r w:rsidR="00121025" w:rsidRPr="00121025">
        <w:instrText>.", "</w:instrText>
      </w:r>
      <w:r w:rsidR="00121025">
        <w:rPr>
          <w:lang w:val="en-US"/>
        </w:rPr>
        <w:instrText>non</w:instrText>
      </w:r>
      <w:r w:rsidR="00121025" w:rsidRPr="00121025">
        <w:instrText>-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parse</w:instrText>
      </w:r>
      <w:r w:rsidR="00121025" w:rsidRPr="00121025">
        <w:instrText>-</w:instrText>
      </w:r>
      <w:r w:rsidR="00121025">
        <w:rPr>
          <w:lang w:val="en-US"/>
        </w:rPr>
        <w:instrText>names</w:instrText>
      </w:r>
      <w:r w:rsidR="00121025" w:rsidRPr="00121025">
        <w:instrText xml:space="preserve">" : </w:instrText>
      </w:r>
      <w:r w:rsidR="00121025">
        <w:rPr>
          <w:lang w:val="en-US"/>
        </w:rPr>
        <w:instrText>false</w:instrText>
      </w:r>
      <w:r w:rsidR="00121025" w:rsidRPr="00121025">
        <w:instrText>, "</w:instrText>
      </w:r>
      <w:r w:rsidR="00121025">
        <w:rPr>
          <w:lang w:val="en-US"/>
        </w:rPr>
        <w:instrText>suffix</w:instrText>
      </w:r>
      <w:r w:rsidR="00121025" w:rsidRPr="00121025">
        <w:instrText>" : "" }, { "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family</w:instrText>
      </w:r>
      <w:r w:rsidR="00121025" w:rsidRPr="00121025">
        <w:instrText>" : "</w:instrText>
      </w:r>
      <w:r w:rsidR="00121025">
        <w:rPr>
          <w:lang w:val="en-US"/>
        </w:rPr>
        <w:instrText>Pfeffer</w:instrText>
      </w:r>
      <w:r w:rsidR="00121025" w:rsidRPr="00121025">
        <w:instrText>", "</w:instrText>
      </w:r>
      <w:r w:rsidR="00121025">
        <w:rPr>
          <w:lang w:val="en-US"/>
        </w:rPr>
        <w:instrText>given</w:instrText>
      </w:r>
      <w:r w:rsidR="00121025" w:rsidRPr="00121025">
        <w:instrText>" : "</w:instrText>
      </w:r>
      <w:r w:rsidR="00121025">
        <w:rPr>
          <w:lang w:val="en-US"/>
        </w:rPr>
        <w:instrText>RichardL</w:instrText>
      </w:r>
      <w:r w:rsidR="00121025" w:rsidRPr="00121025">
        <w:instrText>.", "</w:instrText>
      </w:r>
      <w:r w:rsidR="00121025">
        <w:rPr>
          <w:lang w:val="en-US"/>
        </w:rPr>
        <w:instrText>non</w:instrText>
      </w:r>
      <w:r w:rsidR="00121025" w:rsidRPr="00121025">
        <w:instrText>-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parse</w:instrText>
      </w:r>
      <w:r w:rsidR="00121025" w:rsidRPr="00121025">
        <w:instrText>-</w:instrText>
      </w:r>
      <w:r w:rsidR="00121025">
        <w:rPr>
          <w:lang w:val="en-US"/>
        </w:rPr>
        <w:instrText>names</w:instrText>
      </w:r>
      <w:r w:rsidR="00121025" w:rsidRPr="00121025">
        <w:instrText xml:space="preserve">" : </w:instrText>
      </w:r>
      <w:r w:rsidR="00121025">
        <w:rPr>
          <w:lang w:val="en-US"/>
        </w:rPr>
        <w:instrText>false</w:instrText>
      </w:r>
      <w:r w:rsidR="00121025" w:rsidRPr="00121025">
        <w:instrText>, "</w:instrText>
      </w:r>
      <w:r w:rsidR="00121025">
        <w:rPr>
          <w:lang w:val="en-US"/>
        </w:rPr>
        <w:instrText>suffix</w:instrText>
      </w:r>
      <w:r w:rsidR="00121025" w:rsidRPr="00121025">
        <w:instrText>" : "" }, { "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family</w:instrText>
      </w:r>
      <w:r w:rsidR="00121025" w:rsidRPr="00121025">
        <w:instrText>" : "</w:instrText>
      </w:r>
      <w:r w:rsidR="00121025">
        <w:rPr>
          <w:lang w:val="en-US"/>
        </w:rPr>
        <w:instrText>Niu</w:instrText>
      </w:r>
      <w:r w:rsidR="00121025" w:rsidRPr="00121025">
        <w:instrText>", "</w:instrText>
      </w:r>
      <w:r w:rsidR="00121025">
        <w:rPr>
          <w:lang w:val="en-US"/>
        </w:rPr>
        <w:instrText>given</w:instrText>
      </w:r>
      <w:r w:rsidR="00121025" w:rsidRPr="00121025">
        <w:instrText>" : "</w:instrText>
      </w:r>
      <w:r w:rsidR="00121025">
        <w:rPr>
          <w:lang w:val="en-US"/>
        </w:rPr>
        <w:instrText>Xu</w:instrText>
      </w:r>
      <w:r w:rsidR="00121025" w:rsidRPr="00121025">
        <w:instrText>-</w:instrText>
      </w:r>
      <w:r w:rsidR="00121025">
        <w:rPr>
          <w:lang w:val="en-US"/>
        </w:rPr>
        <w:instrText>Feng</w:instrText>
      </w:r>
      <w:r w:rsidR="00121025" w:rsidRPr="00121025">
        <w:instrText>", "</w:instrText>
      </w:r>
      <w:r w:rsidR="00121025">
        <w:rPr>
          <w:lang w:val="en-US"/>
        </w:rPr>
        <w:instrText>non</w:instrText>
      </w:r>
      <w:r w:rsidR="00121025" w:rsidRPr="00121025">
        <w:instrText>-</w:instrText>
      </w:r>
      <w:r w:rsidR="00121025">
        <w:rPr>
          <w:lang w:val="en-US"/>
        </w:rPr>
        <w:instrText>dropping</w:instrText>
      </w:r>
      <w:r w:rsidR="00121025" w:rsidRPr="00121025">
        <w:instrText>-</w:instrText>
      </w:r>
      <w:r w:rsidR="00121025">
        <w:rPr>
          <w:lang w:val="en-US"/>
        </w:rPr>
        <w:instrText>particle</w:instrText>
      </w:r>
      <w:r w:rsidR="00121025" w:rsidRPr="00121025">
        <w:instrText>" : "", "</w:instrText>
      </w:r>
      <w:r w:rsidR="00121025">
        <w:rPr>
          <w:lang w:val="en-US"/>
        </w:rPr>
        <w:instrText>parse</w:instrText>
      </w:r>
      <w:r w:rsidR="00121025" w:rsidRPr="00121025">
        <w:instrText>-</w:instrText>
      </w:r>
      <w:r w:rsidR="00121025">
        <w:rPr>
          <w:lang w:val="en-US"/>
        </w:rPr>
        <w:instrText>names</w:instrText>
      </w:r>
      <w:r w:rsidR="00121025" w:rsidRPr="00121025">
        <w:instrText xml:space="preserve">" : </w:instrText>
      </w:r>
      <w:r w:rsidR="00121025">
        <w:rPr>
          <w:lang w:val="en-US"/>
        </w:rPr>
        <w:instrText>false</w:instrText>
      </w:r>
      <w:r w:rsidR="00121025" w:rsidRPr="00121025">
        <w:instrText>, "</w:instrText>
      </w:r>
      <w:r w:rsidR="00121025">
        <w:rPr>
          <w:lang w:val="en-US"/>
        </w:rPr>
        <w:instrText>suffix</w:instrText>
      </w:r>
      <w:r w:rsidR="00121025" w:rsidRPr="00121025">
        <w:instrText>" : "" } ], "</w:instrText>
      </w:r>
      <w:r w:rsidR="00121025">
        <w:rPr>
          <w:lang w:val="en-US"/>
        </w:rPr>
        <w:instrText>container</w:instrText>
      </w:r>
      <w:r w:rsidR="00121025" w:rsidRPr="00121025">
        <w:instrText>-</w:instrText>
      </w:r>
      <w:r w:rsidR="00121025">
        <w:rPr>
          <w:lang w:val="en-US"/>
        </w:rPr>
        <w:instrText>title</w:instrText>
      </w:r>
      <w:r w:rsidR="00121025" w:rsidRPr="00121025">
        <w:instrText>" : "</w:instrText>
      </w:r>
      <w:r w:rsidR="00121025">
        <w:rPr>
          <w:lang w:val="en-US"/>
        </w:rPr>
        <w:instrText>WeatherandForecasting</w:instrText>
      </w:r>
      <w:r w:rsidR="00121025" w:rsidRPr="00121025">
        <w:instrText>", "</w:instrText>
      </w:r>
      <w:r w:rsidR="00121025">
        <w:rPr>
          <w:lang w:val="en-US"/>
        </w:rPr>
        <w:instrText>id</w:instrText>
      </w:r>
      <w:r w:rsidR="00121025" w:rsidRPr="00121025">
        <w:instrText>" : "</w:instrText>
      </w:r>
      <w:r w:rsidR="00121025">
        <w:rPr>
          <w:lang w:val="en-US"/>
        </w:rPr>
        <w:instrText>ITEM</w:instrText>
      </w:r>
      <w:r w:rsidR="00121025" w:rsidRPr="00121025">
        <w:instrText>-1", "</w:instrText>
      </w:r>
      <w:r w:rsidR="00121025">
        <w:rPr>
          <w:lang w:val="en-US"/>
        </w:rPr>
        <w:instrText>issue</w:instrText>
      </w:r>
      <w:r w:rsidR="00121025" w:rsidRPr="00121025">
        <w:instrText>" : "4", "</w:instrText>
      </w:r>
      <w:r w:rsidR="00121025">
        <w:rPr>
          <w:lang w:val="en-US"/>
        </w:rPr>
        <w:instrText>issued</w:instrText>
      </w:r>
      <w:r w:rsidR="00121025" w:rsidRPr="00121025">
        <w:instrText>" : { "</w:instrText>
      </w:r>
      <w:r w:rsidR="00121025">
        <w:rPr>
          <w:lang w:val="en-US"/>
        </w:rPr>
        <w:instrText>date</w:instrText>
      </w:r>
      <w:r w:rsidR="00121025" w:rsidRPr="00121025">
        <w:instrText>-</w:instrText>
      </w:r>
      <w:r w:rsidR="00121025">
        <w:rPr>
          <w:lang w:val="en-US"/>
        </w:rPr>
        <w:instrText>parts</w:instrText>
      </w:r>
      <w:r w:rsidR="00121025" w:rsidRPr="00121025">
        <w:instrText>" : [ [ "2002", "8" ] ] }, "</w:instrText>
      </w:r>
      <w:r w:rsidR="00121025">
        <w:rPr>
          <w:lang w:val="en-US"/>
        </w:rPr>
        <w:instrText>page</w:instrText>
      </w:r>
      <w:r w:rsidR="00121025" w:rsidRPr="00121025">
        <w:instrText>" : "783-799", "</w:instrText>
      </w:r>
      <w:r w:rsidR="00121025">
        <w:rPr>
          <w:lang w:val="en-US"/>
        </w:rPr>
        <w:instrText>title</w:instrText>
      </w:r>
      <w:r w:rsidR="00121025" w:rsidRPr="00121025">
        <w:instrText>" : "</w:instrText>
      </w:r>
      <w:r w:rsidR="00121025">
        <w:rPr>
          <w:lang w:val="en-US"/>
        </w:rPr>
        <w:instrText>ComparisonofMethodologiesforProbabilisticQuantitativePrecipitationForecasting</w:instrText>
      </w:r>
      <w:r w:rsidR="00121025" w:rsidRPr="00121025">
        <w:instrText>", "</w:instrText>
      </w:r>
      <w:r w:rsidR="00121025">
        <w:rPr>
          <w:lang w:val="en-US"/>
        </w:rPr>
        <w:instrText>type</w:instrText>
      </w:r>
      <w:r w:rsidR="00121025" w:rsidRPr="00121025">
        <w:instrText>" : "</w:instrText>
      </w:r>
      <w:r w:rsidR="00121025">
        <w:rPr>
          <w:lang w:val="en-US"/>
        </w:rPr>
        <w:instrText>article</w:instrText>
      </w:r>
      <w:r w:rsidR="00121025" w:rsidRPr="00121025">
        <w:instrText>-</w:instrText>
      </w:r>
      <w:r w:rsidR="00121025">
        <w:rPr>
          <w:lang w:val="en-US"/>
        </w:rPr>
        <w:instrText>journal</w:instrText>
      </w:r>
      <w:r w:rsidR="00121025" w:rsidRPr="00121025">
        <w:instrText>", "</w:instrText>
      </w:r>
      <w:r w:rsidR="00121025">
        <w:rPr>
          <w:lang w:val="en-US"/>
        </w:rPr>
        <w:instrText>volume</w:instrText>
      </w:r>
      <w:r w:rsidR="00121025" w:rsidRPr="00121025">
        <w:instrText>" : "17" }, "</w:instrText>
      </w:r>
      <w:r w:rsidR="00121025">
        <w:rPr>
          <w:lang w:val="en-US"/>
        </w:rPr>
        <w:instrText>uris</w:instrText>
      </w:r>
      <w:r w:rsidR="00121025" w:rsidRPr="00121025">
        <w:instrText>" : [ "</w:instrText>
      </w:r>
      <w:r w:rsidR="00121025">
        <w:rPr>
          <w:lang w:val="en-US"/>
        </w:rPr>
        <w:instrText>http</w:instrText>
      </w:r>
      <w:r w:rsidR="00121025" w:rsidRPr="00121025">
        <w:instrText>://</w:instrText>
      </w:r>
      <w:r w:rsidR="00121025">
        <w:rPr>
          <w:lang w:val="en-US"/>
        </w:rPr>
        <w:instrText>www</w:instrText>
      </w:r>
      <w:r w:rsidR="00121025" w:rsidRPr="00121025">
        <w:instrText>.</w:instrText>
      </w:r>
      <w:r w:rsidR="00121025">
        <w:rPr>
          <w:lang w:val="en-US"/>
        </w:rPr>
        <w:instrText>mendeley</w:instrText>
      </w:r>
      <w:r w:rsidR="00121025" w:rsidRPr="00121025">
        <w:instrText>.</w:instrText>
      </w:r>
      <w:r w:rsidR="00121025">
        <w:rPr>
          <w:lang w:val="en-US"/>
        </w:rPr>
        <w:instrText>com</w:instrText>
      </w:r>
      <w:r w:rsidR="00121025" w:rsidRPr="00121025">
        <w:instrText>/</w:instrText>
      </w:r>
      <w:r w:rsidR="00121025">
        <w:rPr>
          <w:lang w:val="en-US"/>
        </w:rPr>
        <w:instrText>documents</w:instrText>
      </w:r>
      <w:r w:rsidR="00121025" w:rsidRPr="00121025">
        <w:instrText>/?</w:instrText>
      </w:r>
      <w:r w:rsidR="00121025">
        <w:rPr>
          <w:lang w:val="en-US"/>
        </w:rPr>
        <w:instrText>uuid</w:instrText>
      </w:r>
      <w:r w:rsidR="00121025" w:rsidRPr="00121025">
        <w:instrText>=6</w:instrText>
      </w:r>
      <w:r w:rsidR="00121025">
        <w:rPr>
          <w:lang w:val="en-US"/>
        </w:rPr>
        <w:instrText>a</w:instrText>
      </w:r>
      <w:r w:rsidR="00121025" w:rsidRPr="00121025">
        <w:instrText>8504</w:instrText>
      </w:r>
      <w:r w:rsidR="00121025">
        <w:rPr>
          <w:lang w:val="en-US"/>
        </w:rPr>
        <w:instrText>fa</w:instrText>
      </w:r>
      <w:r w:rsidR="00121025" w:rsidRPr="00121025">
        <w:instrText>-86</w:instrText>
      </w:r>
      <w:r w:rsidR="00121025">
        <w:rPr>
          <w:lang w:val="en-US"/>
        </w:rPr>
        <w:instrText>ca</w:instrText>
      </w:r>
      <w:r w:rsidR="00121025" w:rsidRPr="00121025">
        <w:instrText>-436</w:instrText>
      </w:r>
      <w:r w:rsidR="00121025">
        <w:rPr>
          <w:lang w:val="en-US"/>
        </w:rPr>
        <w:instrText>a</w:instrText>
      </w:r>
      <w:r w:rsidR="00121025" w:rsidRPr="00121025">
        <w:instrText>-</w:instrText>
      </w:r>
      <w:r w:rsidR="00121025">
        <w:rPr>
          <w:lang w:val="en-US"/>
        </w:rPr>
        <w:instrText>b</w:instrText>
      </w:r>
      <w:r w:rsidR="00121025" w:rsidRPr="00121025">
        <w:instrText>8</w:instrText>
      </w:r>
      <w:r w:rsidR="00121025">
        <w:rPr>
          <w:lang w:val="en-US"/>
        </w:rPr>
        <w:instrText>c</w:instrText>
      </w:r>
      <w:r w:rsidR="00121025" w:rsidRPr="00121025">
        <w:instrText>4-</w:instrText>
      </w:r>
      <w:r w:rsidR="00121025">
        <w:rPr>
          <w:lang w:val="en-US"/>
        </w:rPr>
        <w:instrText>fd</w:instrText>
      </w:r>
      <w:r w:rsidR="00121025" w:rsidRPr="00121025">
        <w:instrText>04</w:instrText>
      </w:r>
      <w:r w:rsidR="00121025">
        <w:rPr>
          <w:lang w:val="en-US"/>
        </w:rPr>
        <w:instrText>cff</w:instrText>
      </w:r>
      <w:r w:rsidR="00121025" w:rsidRPr="00121025">
        <w:instrText>56</w:instrText>
      </w:r>
      <w:r w:rsidR="00121025">
        <w:rPr>
          <w:lang w:val="en-US"/>
        </w:rPr>
        <w:instrText>a</w:instrText>
      </w:r>
      <w:r w:rsidR="00121025" w:rsidRPr="00121025">
        <w:instrText>20" ] } ], "</w:instrText>
      </w:r>
      <w:r w:rsidR="00121025">
        <w:rPr>
          <w:lang w:val="en-US"/>
        </w:rPr>
        <w:instrText>mendeley</w:instrText>
      </w:r>
      <w:r w:rsidR="00121025" w:rsidRPr="00121025">
        <w:instrText>" : { "</w:instrText>
      </w:r>
      <w:r w:rsidR="00121025">
        <w:rPr>
          <w:lang w:val="en-US"/>
        </w:rPr>
        <w:instrText>previouslyFormattedCitation</w:instrText>
      </w:r>
      <w:r w:rsidR="00121025" w:rsidRPr="00121025">
        <w:instrText>" : "[14]" }, "</w:instrText>
      </w:r>
      <w:r w:rsidR="00121025">
        <w:rPr>
          <w:lang w:val="en-US"/>
        </w:rPr>
        <w:instrText>properties</w:instrText>
      </w:r>
      <w:r w:rsidR="00121025" w:rsidRPr="00121025">
        <w:instrText>" : { "</w:instrText>
      </w:r>
      <w:r w:rsidR="00121025">
        <w:rPr>
          <w:lang w:val="en-US"/>
        </w:rPr>
        <w:instrText>noteIndex</w:instrText>
      </w:r>
      <w:r w:rsidR="00121025" w:rsidRPr="00121025">
        <w:instrText>" : 0 }, "</w:instrText>
      </w:r>
      <w:r w:rsidR="00121025">
        <w:rPr>
          <w:lang w:val="en-US"/>
        </w:rPr>
        <w:instrText>schema</w:instrText>
      </w:r>
      <w:r w:rsidR="00121025" w:rsidRPr="00121025">
        <w:instrText>" : "</w:instrText>
      </w:r>
      <w:r w:rsidR="00121025">
        <w:rPr>
          <w:lang w:val="en-US"/>
        </w:rPr>
        <w:instrText>https</w:instrText>
      </w:r>
      <w:r w:rsidR="00121025" w:rsidRPr="00121025">
        <w:instrText>://</w:instrText>
      </w:r>
      <w:r w:rsidR="00121025">
        <w:rPr>
          <w:lang w:val="en-US"/>
        </w:rPr>
        <w:instrText>github</w:instrText>
      </w:r>
      <w:r w:rsidR="00121025" w:rsidRPr="00121025">
        <w:instrText>.</w:instrText>
      </w:r>
      <w:r w:rsidR="00121025">
        <w:rPr>
          <w:lang w:val="en-US"/>
        </w:rPr>
        <w:instrText>com</w:instrText>
      </w:r>
      <w:r w:rsidR="00121025" w:rsidRPr="00121025">
        <w:instrText>/</w:instrText>
      </w:r>
      <w:r w:rsidR="00121025">
        <w:rPr>
          <w:lang w:val="en-US"/>
        </w:rPr>
        <w:instrText>citation</w:instrText>
      </w:r>
      <w:r w:rsidR="00121025" w:rsidRPr="00121025">
        <w:instrText>-</w:instrText>
      </w:r>
      <w:r w:rsidR="00121025">
        <w:rPr>
          <w:lang w:val="en-US"/>
        </w:rPr>
        <w:instrText>style</w:instrText>
      </w:r>
      <w:r w:rsidR="00121025" w:rsidRPr="00121025">
        <w:instrText>-</w:instrText>
      </w:r>
      <w:r w:rsidR="00121025">
        <w:rPr>
          <w:lang w:val="en-US"/>
        </w:rPr>
        <w:instrText>language</w:instrText>
      </w:r>
      <w:r w:rsidR="00121025" w:rsidRPr="00121025">
        <w:instrText>/</w:instrText>
      </w:r>
      <w:r w:rsidR="00121025">
        <w:rPr>
          <w:lang w:val="en-US"/>
        </w:rPr>
        <w:instrText>schema</w:instrText>
      </w:r>
      <w:r w:rsidR="00121025" w:rsidRPr="00121025">
        <w:instrText>/</w:instrText>
      </w:r>
      <w:r w:rsidR="00121025">
        <w:rPr>
          <w:lang w:val="en-US"/>
        </w:rPr>
        <w:instrText>raw</w:instrText>
      </w:r>
      <w:r w:rsidR="00121025" w:rsidRPr="00121025">
        <w:instrText>/</w:instrText>
      </w:r>
      <w:r w:rsidR="00121025">
        <w:rPr>
          <w:lang w:val="en-US"/>
        </w:rPr>
        <w:instrText>master</w:instrText>
      </w:r>
      <w:r w:rsidR="00121025" w:rsidRPr="00121025">
        <w:instrText>/</w:instrText>
      </w:r>
      <w:r w:rsidR="00121025">
        <w:rPr>
          <w:lang w:val="en-US"/>
        </w:rPr>
        <w:instrText>csl</w:instrText>
      </w:r>
      <w:r w:rsidR="00121025" w:rsidRPr="00121025">
        <w:instrText>-</w:instrText>
      </w:r>
      <w:r w:rsidR="00121025">
        <w:rPr>
          <w:lang w:val="en-US"/>
        </w:rPr>
        <w:instrText>citation</w:instrText>
      </w:r>
      <w:r w:rsidR="00121025" w:rsidRPr="00121025">
        <w:instrText>.</w:instrText>
      </w:r>
      <w:r w:rsidR="00121025">
        <w:rPr>
          <w:lang w:val="en-US"/>
        </w:rPr>
        <w:instrText>json</w:instrText>
      </w:r>
      <w:r w:rsidR="00121025" w:rsidRPr="00121025">
        <w:instrText>" }</w:instrText>
      </w:r>
      <w:r w:rsidR="00C776E2">
        <w:rPr>
          <w:lang w:val="en-US"/>
        </w:rPr>
        <w:fldChar w:fldCharType="separate"/>
      </w:r>
      <w:r w:rsidR="00121025" w:rsidRPr="00121025">
        <w:rPr>
          <w:noProof/>
        </w:rPr>
        <w:t>[14]</w:t>
      </w:r>
      <w:proofErr w:type="spellStart"/>
      <w:r w:rsidR="00C776E2">
        <w:rPr>
          <w:lang w:val="en-US"/>
        </w:rPr>
        <w:fldChar w:fldCharType="end"/>
      </w:r>
      <w:r>
        <w:t>методомпробиошибокбылообнаружено</w:t>
      </w:r>
      <w:proofErr w:type="spellEnd"/>
      <w:r w:rsidRPr="00070E8B">
        <w:t xml:space="preserve">, </w:t>
      </w:r>
      <w:proofErr w:type="spellStart"/>
      <w:r>
        <w:t>чтолучшеекачествомоделинанезависимойвыборке</w:t>
      </w:r>
      <w:proofErr w:type="spellEnd"/>
      <w:r>
        <w:t xml:space="preserve"> достигается, когда процесс отбора предикторов останавливается, если при добавлении очередногопредиктора </w:t>
      </w:r>
      <w:r>
        <w:rPr>
          <w:lang w:val="en-US"/>
        </w:rPr>
        <w:t>BSS</w:t>
      </w:r>
      <w:r>
        <w:t xml:space="preserve">на обучающей выборке увеличивается менее чем на 5 %. </w:t>
      </w:r>
    </w:p>
    <w:p w:rsidR="005E1384" w:rsidRDefault="005E1384" w:rsidP="005E1384">
      <w:pPr>
        <w:tabs>
          <w:tab w:val="left" w:pos="4690"/>
        </w:tabs>
      </w:pPr>
      <w:r>
        <w:lastRenderedPageBreak/>
        <w:t xml:space="preserve">В качестве предикторов для прогноза осадков чаще берутся синтетические величины. Так в </w:t>
      </w:r>
      <w:r w:rsidR="00C776E2">
        <w:rPr>
          <w:lang w:val="en-US"/>
        </w:rPr>
        <w:fldChar w:fldCharType="begin" w:fldLock="1"/>
      </w:r>
      <w:r w:rsidR="00121025">
        <w:rPr>
          <w:lang w:val="en-US"/>
        </w:rPr>
        <w:instrText>ADDINCSL</w:instrText>
      </w:r>
      <w:r w:rsidR="00121025" w:rsidRPr="00F2334B">
        <w:instrText>_</w:instrText>
      </w:r>
      <w:r w:rsidR="00121025">
        <w:rPr>
          <w:lang w:val="en-US"/>
        </w:rPr>
        <w:instrText>CITATION</w:instrText>
      </w:r>
      <w:r w:rsidR="00121025" w:rsidRPr="00F2334B">
        <w:instrText xml:space="preserve"> { "</w:instrText>
      </w:r>
      <w:r w:rsidR="00121025">
        <w:rPr>
          <w:lang w:val="en-US"/>
        </w:rPr>
        <w:instrText>citationItems</w:instrText>
      </w:r>
      <w:r w:rsidR="00121025" w:rsidRPr="00F2334B">
        <w:instrText>" : [ { "</w:instrText>
      </w:r>
      <w:r w:rsidR="00121025">
        <w:rPr>
          <w:lang w:val="en-US"/>
        </w:rPr>
        <w:instrText>id</w:instrText>
      </w:r>
      <w:r w:rsidR="00121025" w:rsidRPr="00F2334B">
        <w:instrText>" : "</w:instrText>
      </w:r>
      <w:r w:rsidR="00121025">
        <w:rPr>
          <w:lang w:val="en-US"/>
        </w:rPr>
        <w:instrText>ITEM</w:instrText>
      </w:r>
      <w:r w:rsidR="00121025" w:rsidRPr="00F2334B">
        <w:instrText>-1", "</w:instrText>
      </w:r>
      <w:r w:rsidR="00121025">
        <w:rPr>
          <w:lang w:val="en-US"/>
        </w:rPr>
        <w:instrText>itemData</w:instrText>
      </w:r>
      <w:r w:rsidR="00121025" w:rsidRPr="00F2334B">
        <w:instrText>" : { "</w:instrText>
      </w:r>
      <w:r w:rsidR="00121025">
        <w:rPr>
          <w:lang w:val="en-US"/>
        </w:rPr>
        <w:instrText>author</w:instrText>
      </w:r>
      <w:r w:rsidR="00121025" w:rsidRPr="00F2334B">
        <w:instrText>" : [ { "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family</w:instrText>
      </w:r>
      <w:r w:rsidR="00121025" w:rsidRPr="00F2334B">
        <w:instrText>" : "</w:instrText>
      </w:r>
      <w:r w:rsidR="00121025">
        <w:rPr>
          <w:lang w:val="en-US"/>
        </w:rPr>
        <w:instrText>Sokol</w:instrText>
      </w:r>
      <w:r w:rsidR="00121025" w:rsidRPr="00F2334B">
        <w:instrText>", "</w:instrText>
      </w:r>
      <w:r w:rsidR="00121025">
        <w:rPr>
          <w:lang w:val="en-US"/>
        </w:rPr>
        <w:instrText>given</w:instrText>
      </w:r>
      <w:r w:rsidR="00121025" w:rsidRPr="00F2334B">
        <w:instrText>" : "</w:instrText>
      </w:r>
      <w:r w:rsidR="00121025">
        <w:rPr>
          <w:lang w:val="en-US"/>
        </w:rPr>
        <w:instrText>Zbynek</w:instrText>
      </w:r>
      <w:r w:rsidR="00121025" w:rsidRPr="00F2334B">
        <w:instrText>", "</w:instrText>
      </w:r>
      <w:r w:rsidR="00121025">
        <w:rPr>
          <w:lang w:val="en-US"/>
        </w:rPr>
        <w:instrText>non</w:instrText>
      </w:r>
      <w:r w:rsidR="00121025" w:rsidRPr="00F2334B">
        <w:instrText>-</w:instrText>
      </w:r>
      <w:r w:rsidR="00121025">
        <w:rPr>
          <w:lang w:val="en-US"/>
        </w:rPr>
        <w:instrText>dropping</w:instrText>
      </w:r>
      <w:r w:rsidR="00121025" w:rsidRPr="00F2334B">
        <w:instrText>-</w:instrText>
      </w:r>
      <w:r w:rsidR="00121025">
        <w:rPr>
          <w:lang w:val="en-US"/>
        </w:rPr>
        <w:instrText>particle</w:instrText>
      </w:r>
      <w:r w:rsidR="00121025" w:rsidRPr="00F2334B">
        <w:instrText>" : "", "</w:instrText>
      </w:r>
      <w:r w:rsidR="00121025">
        <w:rPr>
          <w:lang w:val="en-US"/>
        </w:rPr>
        <w:instrText>parse</w:instrText>
      </w:r>
      <w:r w:rsidR="00121025" w:rsidRPr="00F2334B">
        <w:instrText>-</w:instrText>
      </w:r>
      <w:r w:rsidR="00121025">
        <w:rPr>
          <w:lang w:val="en-US"/>
        </w:rPr>
        <w:instrText>names</w:instrText>
      </w:r>
      <w:r w:rsidR="00121025" w:rsidRPr="00F2334B">
        <w:instrText xml:space="preserve">" : </w:instrText>
      </w:r>
      <w:r w:rsidR="00121025">
        <w:rPr>
          <w:lang w:val="en-US"/>
        </w:rPr>
        <w:instrText>false</w:instrText>
      </w:r>
      <w:r w:rsidR="00121025" w:rsidRPr="00F2334B">
        <w:instrText>, "</w:instrText>
      </w:r>
      <w:r w:rsidR="00121025">
        <w:rPr>
          <w:lang w:val="en-US"/>
        </w:rPr>
        <w:instrText>suffix</w:instrText>
      </w:r>
      <w:r w:rsidR="00121025" w:rsidRPr="00F2334B">
        <w:instrText>" : "" } ], "</w:instrText>
      </w:r>
      <w:r w:rsidR="00121025">
        <w:rPr>
          <w:lang w:val="en-US"/>
        </w:rPr>
        <w:instrText>container</w:instrText>
      </w:r>
      <w:r w:rsidR="00121025" w:rsidRPr="00F2334B">
        <w:instrText>-</w:instrText>
      </w:r>
      <w:r w:rsidR="00121025">
        <w:rPr>
          <w:lang w:val="en-US"/>
        </w:rPr>
        <w:instrText>title</w:instrText>
      </w:r>
      <w:r w:rsidR="00121025" w:rsidRPr="00F2334B">
        <w:instrText>" : "</w:instrText>
      </w:r>
      <w:r w:rsidR="00121025">
        <w:rPr>
          <w:lang w:val="en-US"/>
        </w:rPr>
        <w:instrText>WeatherandForecasting</w:instrText>
      </w:r>
      <w:r w:rsidR="00121025" w:rsidRPr="00F2334B">
        <w:instrText>", "</w:instrText>
      </w:r>
      <w:r w:rsidR="00121025">
        <w:rPr>
          <w:lang w:val="en-US"/>
        </w:rPr>
        <w:instrText>id</w:instrText>
      </w:r>
      <w:r w:rsidR="00121025" w:rsidRPr="00F2334B">
        <w:instrText>" : "</w:instrText>
      </w:r>
      <w:r w:rsidR="00121025">
        <w:rPr>
          <w:lang w:val="en-US"/>
        </w:rPr>
        <w:instrText>ITEM</w:instrText>
      </w:r>
      <w:r w:rsidR="00121025" w:rsidRPr="00F2334B">
        <w:instrText>-1", "</w:instrText>
      </w:r>
      <w:r w:rsidR="00121025">
        <w:rPr>
          <w:lang w:val="en-US"/>
        </w:rPr>
        <w:instrText>issued</w:instrText>
      </w:r>
      <w:r w:rsidR="00121025" w:rsidRPr="00F2334B">
        <w:instrText>" : { "</w:instrText>
      </w:r>
      <w:r w:rsidR="00121025">
        <w:rPr>
          <w:lang w:val="en-US"/>
        </w:rPr>
        <w:instrText>date</w:instrText>
      </w:r>
      <w:r w:rsidR="00121025" w:rsidRPr="00F2334B">
        <w:instrText>-</w:instrText>
      </w:r>
      <w:r w:rsidR="00121025">
        <w:rPr>
          <w:lang w:val="en-US"/>
        </w:rPr>
        <w:instrText>parts</w:instrText>
      </w:r>
      <w:r w:rsidR="00121025" w:rsidRPr="00F2334B">
        <w:instrText>" : [ [ "2003" ] ] }, "</w:instrText>
      </w:r>
      <w:r w:rsidR="00121025">
        <w:rPr>
          <w:lang w:val="en-US"/>
        </w:rPr>
        <w:instrText>page</w:instrText>
      </w:r>
      <w:r w:rsidR="00121025" w:rsidRPr="00F2334B">
        <w:instrText>" : "769-781", "</w:instrText>
      </w:r>
      <w:r w:rsidR="00121025">
        <w:rPr>
          <w:lang w:val="en-US"/>
        </w:rPr>
        <w:instrText>title</w:instrText>
      </w:r>
      <w:r w:rsidR="00121025" w:rsidRPr="00F2334B">
        <w:instrText>" : "</w:instrText>
      </w:r>
      <w:r w:rsidR="00121025">
        <w:rPr>
          <w:lang w:val="en-US"/>
        </w:rPr>
        <w:instrText>MOS</w:instrText>
      </w:r>
      <w:r w:rsidR="00121025" w:rsidRPr="00F2334B">
        <w:instrText>-</w:instrText>
      </w:r>
      <w:r w:rsidR="00121025">
        <w:rPr>
          <w:lang w:val="en-US"/>
        </w:rPr>
        <w:instrText>BasedPrecipitationForecastsforRiverBasins</w:instrText>
      </w:r>
      <w:r w:rsidR="00121025" w:rsidRPr="00F2334B">
        <w:instrText>", "</w:instrText>
      </w:r>
      <w:r w:rsidR="00121025">
        <w:rPr>
          <w:lang w:val="en-US"/>
        </w:rPr>
        <w:instrText>type</w:instrText>
      </w:r>
      <w:r w:rsidR="00121025" w:rsidRPr="00F2334B">
        <w:instrText>" : "</w:instrText>
      </w:r>
      <w:r w:rsidR="00121025">
        <w:rPr>
          <w:lang w:val="en-US"/>
        </w:rPr>
        <w:instrText>article</w:instrText>
      </w:r>
      <w:r w:rsidR="00121025" w:rsidRPr="00F2334B">
        <w:instrText>-</w:instrText>
      </w:r>
      <w:r w:rsidR="00121025">
        <w:rPr>
          <w:lang w:val="en-US"/>
        </w:rPr>
        <w:instrText>journal</w:instrText>
      </w:r>
      <w:r w:rsidR="00121025" w:rsidRPr="00F2334B">
        <w:instrText>", "</w:instrText>
      </w:r>
      <w:r w:rsidR="00121025">
        <w:rPr>
          <w:lang w:val="en-US"/>
        </w:rPr>
        <w:instrText>volume</w:instrText>
      </w:r>
      <w:r w:rsidR="00121025" w:rsidRPr="00F2334B">
        <w:instrText>" : "18" }, "</w:instrText>
      </w:r>
      <w:r w:rsidR="00121025">
        <w:rPr>
          <w:lang w:val="en-US"/>
        </w:rPr>
        <w:instrText>uris</w:instrText>
      </w:r>
      <w:r w:rsidR="00121025" w:rsidRPr="00F2334B">
        <w:instrText>" : [ "</w:instrText>
      </w:r>
      <w:r w:rsidR="00121025">
        <w:rPr>
          <w:lang w:val="en-US"/>
        </w:rPr>
        <w:instrText>http</w:instrText>
      </w:r>
      <w:r w:rsidR="00121025" w:rsidRPr="00F2334B">
        <w:instrText>://</w:instrText>
      </w:r>
      <w:r w:rsidR="00121025">
        <w:rPr>
          <w:lang w:val="en-US"/>
        </w:rPr>
        <w:instrText>www</w:instrText>
      </w:r>
      <w:r w:rsidR="00121025" w:rsidRPr="00F2334B">
        <w:instrText>.</w:instrText>
      </w:r>
      <w:r w:rsidR="00121025">
        <w:rPr>
          <w:lang w:val="en-US"/>
        </w:rPr>
        <w:instrText>mendeley</w:instrText>
      </w:r>
      <w:r w:rsidR="00121025" w:rsidRPr="00F2334B">
        <w:instrText>.</w:instrText>
      </w:r>
      <w:r w:rsidR="00121025">
        <w:rPr>
          <w:lang w:val="en-US"/>
        </w:rPr>
        <w:instrText>com</w:instrText>
      </w:r>
      <w:r w:rsidR="00121025" w:rsidRPr="00F2334B">
        <w:instrText>/</w:instrText>
      </w:r>
      <w:r w:rsidR="00121025">
        <w:rPr>
          <w:lang w:val="en-US"/>
        </w:rPr>
        <w:instrText>documents</w:instrText>
      </w:r>
      <w:r w:rsidR="00121025" w:rsidRPr="00F2334B">
        <w:instrText>/?</w:instrText>
      </w:r>
      <w:r w:rsidR="00121025">
        <w:rPr>
          <w:lang w:val="en-US"/>
        </w:rPr>
        <w:instrText>uuid</w:instrText>
      </w:r>
      <w:r w:rsidR="00121025" w:rsidRPr="00F2334B">
        <w:instrText>=7</w:instrText>
      </w:r>
      <w:r w:rsidR="00121025">
        <w:rPr>
          <w:lang w:val="en-US"/>
        </w:rPr>
        <w:instrText>b</w:instrText>
      </w:r>
      <w:r w:rsidR="00121025" w:rsidRPr="00F2334B">
        <w:instrText>459229-54</w:instrText>
      </w:r>
      <w:r w:rsidR="00121025">
        <w:rPr>
          <w:lang w:val="en-US"/>
        </w:rPr>
        <w:instrText>bc</w:instrText>
      </w:r>
      <w:r w:rsidR="00121025" w:rsidRPr="00F2334B">
        <w:instrText>-4</w:instrText>
      </w:r>
      <w:r w:rsidR="00121025">
        <w:rPr>
          <w:lang w:val="en-US"/>
        </w:rPr>
        <w:instrText>a</w:instrText>
      </w:r>
      <w:r w:rsidR="00121025" w:rsidRPr="00F2334B">
        <w:instrText>09-9468-76781</w:instrText>
      </w:r>
      <w:r w:rsidR="00121025">
        <w:rPr>
          <w:lang w:val="en-US"/>
        </w:rPr>
        <w:instrText>aa</w:instrText>
      </w:r>
      <w:r w:rsidR="00121025" w:rsidRPr="00F2334B">
        <w:instrText>3099</w:instrText>
      </w:r>
      <w:r w:rsidR="00121025">
        <w:rPr>
          <w:lang w:val="en-US"/>
        </w:rPr>
        <w:instrText>a</w:instrText>
      </w:r>
      <w:r w:rsidR="00121025" w:rsidRPr="00F2334B">
        <w:instrText>" ] } ], "</w:instrText>
      </w:r>
      <w:r w:rsidR="00121025">
        <w:rPr>
          <w:lang w:val="en-US"/>
        </w:rPr>
        <w:instrText>mendeley</w:instrText>
      </w:r>
      <w:r w:rsidR="00121025" w:rsidRPr="00F2334B">
        <w:instrText>" : { "</w:instrText>
      </w:r>
      <w:r w:rsidR="00121025">
        <w:rPr>
          <w:lang w:val="en-US"/>
        </w:rPr>
        <w:instrText>previouslyFormattedCitation</w:instrText>
      </w:r>
      <w:r w:rsidR="00121025" w:rsidRPr="00F2334B">
        <w:instrText>" : "[11]" }, "</w:instrText>
      </w:r>
      <w:r w:rsidR="00121025">
        <w:rPr>
          <w:lang w:val="en-US"/>
        </w:rPr>
        <w:instrText>properties</w:instrText>
      </w:r>
      <w:r w:rsidR="00121025" w:rsidRPr="00F2334B">
        <w:instrText>" : { "</w:instrText>
      </w:r>
      <w:r w:rsidR="00121025">
        <w:rPr>
          <w:lang w:val="en-US"/>
        </w:rPr>
        <w:instrText>noteIndex</w:instrText>
      </w:r>
      <w:r w:rsidR="00121025" w:rsidRPr="00F2334B">
        <w:instrText>" : 0 }, "</w:instrText>
      </w:r>
      <w:r w:rsidR="00121025">
        <w:rPr>
          <w:lang w:val="en-US"/>
        </w:rPr>
        <w:instrText>schema</w:instrText>
      </w:r>
      <w:r w:rsidR="00121025" w:rsidRPr="00F2334B">
        <w:instrText>" : "</w:instrText>
      </w:r>
      <w:r w:rsidR="00121025">
        <w:rPr>
          <w:lang w:val="en-US"/>
        </w:rPr>
        <w:instrText>https</w:instrText>
      </w:r>
      <w:r w:rsidR="00121025" w:rsidRPr="00F2334B">
        <w:instrText>://</w:instrText>
      </w:r>
      <w:r w:rsidR="00121025">
        <w:rPr>
          <w:lang w:val="en-US"/>
        </w:rPr>
        <w:instrText>github</w:instrText>
      </w:r>
      <w:r w:rsidR="00121025" w:rsidRPr="00F2334B">
        <w:instrText>.</w:instrText>
      </w:r>
      <w:r w:rsidR="00121025">
        <w:rPr>
          <w:lang w:val="en-US"/>
        </w:rPr>
        <w:instrText>com</w:instrText>
      </w:r>
      <w:r w:rsidR="00121025" w:rsidRPr="00F2334B">
        <w:instrText>/</w:instrText>
      </w:r>
      <w:r w:rsidR="00121025">
        <w:rPr>
          <w:lang w:val="en-US"/>
        </w:rPr>
        <w:instrText>citation</w:instrText>
      </w:r>
      <w:r w:rsidR="00121025" w:rsidRPr="00F2334B">
        <w:instrText>-</w:instrText>
      </w:r>
      <w:r w:rsidR="00121025">
        <w:rPr>
          <w:lang w:val="en-US"/>
        </w:rPr>
        <w:instrText>style</w:instrText>
      </w:r>
      <w:r w:rsidR="00121025" w:rsidRPr="00F2334B">
        <w:instrText>-</w:instrText>
      </w:r>
      <w:r w:rsidR="00121025">
        <w:rPr>
          <w:lang w:val="en-US"/>
        </w:rPr>
        <w:instrText>language</w:instrText>
      </w:r>
      <w:r w:rsidR="00121025" w:rsidRPr="00F2334B">
        <w:instrText>/</w:instrText>
      </w:r>
      <w:r w:rsidR="00121025">
        <w:rPr>
          <w:lang w:val="en-US"/>
        </w:rPr>
        <w:instrText>schema</w:instrText>
      </w:r>
      <w:r w:rsidR="00121025" w:rsidRPr="00F2334B">
        <w:instrText>/</w:instrText>
      </w:r>
      <w:r w:rsidR="00121025">
        <w:rPr>
          <w:lang w:val="en-US"/>
        </w:rPr>
        <w:instrText>raw</w:instrText>
      </w:r>
      <w:r w:rsidR="00121025" w:rsidRPr="00F2334B">
        <w:instrText>/</w:instrText>
      </w:r>
      <w:r w:rsidR="00121025">
        <w:rPr>
          <w:lang w:val="en-US"/>
        </w:rPr>
        <w:instrText>master</w:instrText>
      </w:r>
      <w:r w:rsidR="00121025" w:rsidRPr="00F2334B">
        <w:instrText>/</w:instrText>
      </w:r>
      <w:r w:rsidR="00121025">
        <w:rPr>
          <w:lang w:val="en-US"/>
        </w:rPr>
        <w:instrText>csl</w:instrText>
      </w:r>
      <w:r w:rsidR="00121025" w:rsidRPr="00F2334B">
        <w:instrText>-</w:instrText>
      </w:r>
      <w:r w:rsidR="00121025">
        <w:rPr>
          <w:lang w:val="en-US"/>
        </w:rPr>
        <w:instrText>citation</w:instrText>
      </w:r>
      <w:r w:rsidR="00121025" w:rsidRPr="00F2334B">
        <w:instrText>.</w:instrText>
      </w:r>
      <w:r w:rsidR="00121025">
        <w:rPr>
          <w:lang w:val="en-US"/>
        </w:rPr>
        <w:instrText>json</w:instrText>
      </w:r>
      <w:r w:rsidR="00121025" w:rsidRPr="00F2334B">
        <w:instrText>" }</w:instrText>
      </w:r>
      <w:r w:rsidR="00C776E2">
        <w:rPr>
          <w:lang w:val="en-US"/>
        </w:rPr>
        <w:fldChar w:fldCharType="separate"/>
      </w:r>
      <w:r w:rsidR="00121025" w:rsidRPr="00121025">
        <w:rPr>
          <w:noProof/>
        </w:rPr>
        <w:t>[11]</w:t>
      </w:r>
      <w:r w:rsidR="00C776E2">
        <w:rPr>
          <w:lang w:val="en-US"/>
        </w:rPr>
        <w:fldChar w:fldCharType="end"/>
      </w:r>
      <w:r w:rsidR="00927C5A">
        <w:t xml:space="preserve"> используются предикторы, указанные в Таблице 4.</w:t>
      </w:r>
    </w:p>
    <w:p w:rsidR="005E1384" w:rsidRPr="00C94765" w:rsidRDefault="005E1384" w:rsidP="005E1384">
      <w:pPr>
        <w:tabs>
          <w:tab w:val="left" w:pos="4690"/>
        </w:tabs>
      </w:pPr>
    </w:p>
    <w:p w:rsidR="00927C5A" w:rsidRDefault="00927C5A" w:rsidP="00927C5A">
      <w:pPr>
        <w:pStyle w:val="af"/>
        <w:keepNext/>
      </w:pPr>
      <w:r>
        <w:t xml:space="preserve">Таблица </w:t>
      </w:r>
      <w:r w:rsidR="00C776E2">
        <w:fldChar w:fldCharType="begin"/>
      </w:r>
      <w:r w:rsidR="00206B2F">
        <w:instrText xml:space="preserve"> SEQ Таблица \* ARABIC </w:instrText>
      </w:r>
      <w:r w:rsidR="00C776E2">
        <w:fldChar w:fldCharType="separate"/>
      </w:r>
      <w:r w:rsidR="00607F8A">
        <w:rPr>
          <w:noProof/>
        </w:rPr>
        <w:t>4</w:t>
      </w:r>
      <w:r w:rsidR="00C776E2">
        <w:rPr>
          <w:noProof/>
        </w:rPr>
        <w:fldChar w:fldCharType="end"/>
      </w:r>
      <w:r w:rsidRPr="00676748">
        <w:t>Вариант перечня использовавшихся предикторов</w:t>
      </w:r>
      <w:r>
        <w:t xml:space="preserve"> для прогноза осадков</w:t>
      </w:r>
    </w:p>
    <w:p w:rsidR="005E1384" w:rsidRDefault="005E1384" w:rsidP="005E1384">
      <w:pPr>
        <w:tabs>
          <w:tab w:val="left" w:pos="4690"/>
        </w:tabs>
        <w:ind w:firstLine="0"/>
        <w:rPr>
          <w:lang w:val="en-US"/>
        </w:rPr>
      </w:pPr>
      <w:r>
        <w:rPr>
          <w:noProof/>
        </w:rPr>
        <w:drawing>
          <wp:inline distT="0" distB="0" distL="0" distR="0">
            <wp:extent cx="6114029" cy="3804285"/>
            <wp:effectExtent l="0" t="0" r="1270" b="571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>
                      <a:extLst>
                        <a:ext uri="{BEBA8EAE-BF5A-486C-A8C5-ECC9F3942E4B}">
                          <a14:imgProps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5="http://schemas.microsoft.com/office/word/2012/wordml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>
                            <a14:imgLayer r:embed="rId11">
                              <a14:imgEffect>
                                <a14:sharpenSoften amount="25000"/>
                              </a14:imgEffect>
                              <a14:imgEffect>
                                <a14:brightnessContrast contrast="-40000"/>
                              </a14:imgEffect>
                            </a14:imgLayer>
                          </a14:imgProps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15197" cy="3805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E1384" w:rsidRDefault="005E1384" w:rsidP="005E1384">
      <w:r>
        <w:t xml:space="preserve">В </w:t>
      </w:r>
      <w:r w:rsidR="00C776E2">
        <w:rPr>
          <w:lang w:val="en-US"/>
        </w:rPr>
        <w:fldChar w:fldCharType="begin" w:fldLock="1"/>
      </w:r>
      <w:r w:rsidR="00121025">
        <w:rPr>
          <w:lang w:val="en-US"/>
        </w:rPr>
        <w:instrText>ADDIN CSL_CITATION { "citationItems" : [ { "id" : "ITEM-1", "itemData" : { "DOI" : "10.1175/1520-0434(2002)017&lt;0206:TCUMOS&gt;2.0.CO;2", "ISSN" : "0882-8156", "author" : [ { "dropping-particle" : "", "family" : "Wilson", "given" : "L. J.", "non-dropping-particle" : "", "parse-names" : false, "suffix" : "" }, { "dropping-particle" : "", "family" : "Vall\u00e9e", "given" : "Marcel", "non-dropping-particle" : "", "parse-names" : false, "suffix" : "" } ], "container-title" : "Weather and forecasting", "id" : "ITEM-1", "issue" : "2", "issued" : { "date-parts" : [ [ "2002", "4" ] ] }, "note" : "\u041a\u0430\u043d\u0430\u0434\u0441\u043a\u0438\u0439 \u044e\u043c\u043e\u0441: \n        \n\u041c\u041e\u0421 \u0445\u043e\u0440\u043e\u0448, \u043d\u043e \u0447\u0435\u0440\u0442\u043e\u0432\u0441\u043a\u0438 \u0434\u043e\u0440\u043e\u0433 \u0432 \u043f\u043b\u0430\u043d\u0435 \u0437\u0430\u0442\u0440\u0430\u0442 \u0432\u044b\u0447\u0438\u0441\u043b\u0438\u0442\u0435\u043b\u044c\u043d\u044b\u0445 \u043c\u043e\u0449\u043d\u043e\u0441\u0442\u0435\u0439 \u043f\u0440\u0438 \u043f\u0435\u0440\u0432\u043e\u043d\u0430\u0447\u0430\u043b\u044c\u043d\u043e\u0439 \u043f\u043e\u0434\u0433\u043e\u0442\u043e\u0432\u043a\u0435.\u00a0 \u0418\u0437\u043c\u0435\u043d\u0435\u043d\u0438\u0435 \u043c\u043e\u0434\u0435\u043b\u0438 \u0432\u043b\u0435\u0447\u0435\u0442 \u0438\u0437\u043c\u0435\u043d\u0435\u043d\u0438\u0435 \u0432\u0437\u0430\u0438\u043c\u043d\u044b\u0445 \u043a\u043e\u0440\u0440\u0435\u043b\u044f\u0446\u0438\u043e\u043d\u043d\u044b\u0445(\u043a\u043e\u0432\u0430\u0440\u0438\u0430\u0446\u0438\u043e\u043d\u043d\u044b\u0445)\u00a0 \u0445\u0430\u0440\u0430\u043a\u0442\u0435\u0440\u0438\u0441\u0442\u0438\u043a \u043f\u0435\u0440\u0435\u043c\u0435\u043d\u043d\u044b\u0445 \u043c\u043e\u0434\u0435\u043b\u0438, \u0447\u0442\u043e \u0440\u0430\u0437\u0440\u0443\u0448\u0430\u0435\u0442 \u0441\u0442\u0430\u0442\u0438\u0441\u0442\u0438\u0447\u0435\u0441\u043a\u0438\u0435\u00a0 \u0437\u0430\u0432\u0438\u0441\u0438\u043c\u043e\u0441\u0442\u0438 \u043c\u0435\u0436\u0434\u0443 \u043f\u0440\u0435\u0434\u0438\u043a\u0442\u043e\u0440\u0430\u043c\u0438 \u0438 \u043f\u0440\u0435\u0434\u0438\u043a\u0442\u0430\u043d\u0442\u0430\u043c\u0438. \n        \n\u0412 \u0443\u0441\u043b\u043e\u0432\u0438\u044f\u0445 \u0447\u0430\u0441\u0442\u043e \u043e\u0431\u043d\u043e\u0432\u043b\u044f\u044e\u0449\u0438\u0445\u0441\u044f \u043c\u043e\u0434\u0435\u043b\u0435\u0439 \u043d\u0435\u043e\u0431\u0445\u043e\u0434\u0438\u043c\u043e \u0438\u043f\u043e\u043b\u044c\u0437\u043e\u0432\u0430\u0442\u044c \u0442\u0430\u043a\u043e\u0439 \u043c\u0435\u0442\u043e\u0434, \u043a\u043e\u0442\u043e\u0440\u044b\u0439 \u0431\u044b \u043f\u0440\u0438 \u043f\u0435\u0440\u0432\u043e\u0439 \u0436\u0435 \u0432\u043e\u0437\u043c\u043e\u0436\u043d\u043e\u0441\u0442\u0438 \u043f\u0440\u0438\u0432\u043b\u0435\u043a\u0430\u043b \u0432 \u0443\u0440\u0430\u0432\u043d\u0435\u043d\u0438\u044f \u0434\u043b\u044f \u043e\u0441\u0442\u0430\u0432\u043b\u0435\u043d\u0438\u044f \u043f\u0440\u043e\u0433\u043d\u043e\u0437\u0430 \u0438\u043d\u0444\u043e\u0440\u043c\u0430\u0446\u0438\u044e \u043e \u043d\u043e\u0432\u044b\u0445 \u043c\u043e\u0434\u0435\u043b\u044c\u043d\u044b\u0445 \u043f\u0435\u0440\u0435\u043c\u0435\u043d\u043d\u044b\u0445. \u0422\u0430\u043a\u0438\u043c\u0438 \u043c\u0435\u0442\u043e\u0434\u0430\u043c\u0438 \u0441\u0442\u0430\u043b\u0438: \u0444\u0438\u043b\u044c\u0442\u0440 \u041a\u0430\u043b\u043c\u0430\u043d\u0430 \u0438 \u043e\u0431\u043d\u043e\u0432\u043b\u0435\u043c\u0430\u044f \u041c\u041e\u0421 (\u044e\u043c\u043e\u0441). \u041a\u0430\u043d\u0430\u0434\u0447\u0438\u043a\u0438 \u0441\u0440\u0430\u0432\u043d\u0438\u043b\u0438 \u0434\u0432\u0430 \u043f\u043e\u0434\u0445\u043e\u0434\u0430 \u0438 \u0432\u044b\u0431\u0440\u0430\u043b\u0438 \u044e\u043c\u043e\u0441. \u041e\u0431\u0430 \u043c\u0435\u0442\u043e\u0434\u0430 \u043f\u043e\u0445\u043e\u0436\u0438 \u0442\u0435\u043c, \u04</w:instrText>
      </w:r>
      <w:r w:rsidR="00121025" w:rsidRPr="00B22C17">
        <w:instrText>47\</w:instrText>
      </w:r>
      <w:r w:rsidR="00121025">
        <w:rPr>
          <w:lang w:val="en-US"/>
        </w:rPr>
        <w:instrText>u</w:instrText>
      </w:r>
      <w:r w:rsidR="00121025" w:rsidRPr="00B22C17">
        <w:instrText>0442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 xml:space="preserve"> \</w:instrText>
      </w:r>
      <w:r w:rsidR="00121025">
        <w:rPr>
          <w:lang w:val="en-US"/>
        </w:rPr>
        <w:instrText>u</w:instrText>
      </w:r>
      <w:r w:rsidR="00121025" w:rsidRPr="00121025">
        <w:instrText>0438\</w:instrText>
      </w:r>
      <w:r w:rsidR="00121025">
        <w:rPr>
          <w:lang w:val="en-US"/>
        </w:rPr>
        <w:instrText>u</w:instrText>
      </w:r>
      <w:r w:rsidR="00121025" w:rsidRPr="00121025">
        <w:instrText>0441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f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b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</w:instrText>
      </w:r>
      <w:r w:rsidR="00121025">
        <w:rPr>
          <w:lang w:val="en-US"/>
        </w:rPr>
        <w:instrText>c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7\</w:instrText>
      </w:r>
      <w:r w:rsidR="00121025">
        <w:rPr>
          <w:lang w:val="en-US"/>
        </w:rPr>
        <w:instrText>u</w:instrText>
      </w:r>
      <w:r w:rsidR="00121025" w:rsidRPr="00121025">
        <w:instrText>0443\</w:instrText>
      </w:r>
      <w:r w:rsidR="00121025">
        <w:rPr>
          <w:lang w:val="en-US"/>
        </w:rPr>
        <w:instrText>u</w:instrText>
      </w:r>
      <w:r w:rsidR="00121025" w:rsidRPr="00121025">
        <w:instrText>044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2 \</w:instrText>
      </w:r>
      <w:r w:rsidR="00121025">
        <w:rPr>
          <w:lang w:val="en-US"/>
        </w:rPr>
        <w:instrText>u</w:instrText>
      </w:r>
      <w:r w:rsidR="00121025" w:rsidRPr="00121025">
        <w:instrText>0447\</w:instrText>
      </w:r>
      <w:r w:rsidR="00121025">
        <w:rPr>
          <w:lang w:val="en-US"/>
        </w:rPr>
        <w:instrText>u</w:instrText>
      </w:r>
      <w:r w:rsidR="00121025" w:rsidRPr="00121025">
        <w:instrText>0430\</w:instrText>
      </w:r>
      <w:r w:rsidR="00121025">
        <w:rPr>
          <w:lang w:val="en-US"/>
        </w:rPr>
        <w:instrText>u</w:instrText>
      </w:r>
      <w:r w:rsidR="00121025" w:rsidRPr="00121025">
        <w:instrText>0441\</w:instrText>
      </w:r>
      <w:r w:rsidR="00121025">
        <w:rPr>
          <w:lang w:val="en-US"/>
        </w:rPr>
        <w:instrText>u</w:instrText>
      </w:r>
      <w:r w:rsidR="00121025" w:rsidRPr="00121025">
        <w:instrText>0442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5 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1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2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b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8\</w:instrText>
      </w:r>
      <w:r w:rsidR="00121025">
        <w:rPr>
          <w:lang w:val="en-US"/>
        </w:rPr>
        <w:instrText>u</w:instrText>
      </w:r>
      <w:r w:rsidR="00121025" w:rsidRPr="00121025">
        <w:instrText>0435 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a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4\</w:instrText>
      </w:r>
      <w:r w:rsidR="00121025">
        <w:rPr>
          <w:lang w:val="en-US"/>
        </w:rPr>
        <w:instrText>u</w:instrText>
      </w:r>
      <w:r w:rsidR="00121025" w:rsidRPr="00121025">
        <w:instrText>0444\</w:instrText>
      </w:r>
      <w:r w:rsidR="00121025">
        <w:rPr>
          <w:lang w:val="en-US"/>
        </w:rPr>
        <w:instrText>u</w:instrText>
      </w:r>
      <w:r w:rsidR="00121025" w:rsidRPr="00121025">
        <w:instrText>0438\</w:instrText>
      </w:r>
      <w:r w:rsidR="00121025">
        <w:rPr>
          <w:lang w:val="en-US"/>
        </w:rPr>
        <w:instrText>u</w:instrText>
      </w:r>
      <w:r w:rsidR="00121025" w:rsidRPr="00121025">
        <w:instrText>0446\</w:instrText>
      </w:r>
      <w:r w:rsidR="00121025">
        <w:rPr>
          <w:lang w:val="en-US"/>
        </w:rPr>
        <w:instrText>u</w:instrText>
      </w:r>
      <w:r w:rsidR="00121025" w:rsidRPr="00121025">
        <w:instrText>0438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2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2 \</w:instrText>
      </w:r>
      <w:r w:rsidR="00121025">
        <w:rPr>
          <w:lang w:val="en-US"/>
        </w:rPr>
        <w:instrText>u</w:instrText>
      </w:r>
      <w:r w:rsidR="00121025" w:rsidRPr="00121025">
        <w:instrText>0432 \</w:instrText>
      </w:r>
      <w:r w:rsidR="00121025">
        <w:rPr>
          <w:lang w:val="en-US"/>
        </w:rPr>
        <w:instrText>u</w:instrText>
      </w:r>
      <w:r w:rsidR="00121025" w:rsidRPr="00121025">
        <w:instrText>0432\</w:instrText>
      </w:r>
      <w:r w:rsidR="00121025">
        <w:rPr>
          <w:lang w:val="en-US"/>
        </w:rPr>
        <w:instrText>u</w:instrText>
      </w:r>
      <w:r w:rsidR="00121025" w:rsidRPr="00121025">
        <w:instrText>044</w:instrText>
      </w:r>
      <w:r w:rsidR="00121025">
        <w:rPr>
          <w:lang w:val="en-US"/>
        </w:rPr>
        <w:instrText>b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2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34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</w:instrText>
      </w:r>
      <w:r w:rsidR="00121025">
        <w:rPr>
          <w:lang w:val="en-US"/>
        </w:rPr>
        <w:instrText>b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5 \</w:instrText>
      </w:r>
      <w:r w:rsidR="00121025">
        <w:rPr>
          <w:lang w:val="en-US"/>
        </w:rPr>
        <w:instrText>u</w:instrText>
      </w:r>
      <w:r w:rsidR="00121025" w:rsidRPr="00121025">
        <w:instrText>0440\</w:instrText>
      </w:r>
      <w:r w:rsidR="00121025">
        <w:rPr>
          <w:lang w:val="en-US"/>
        </w:rPr>
        <w:instrText>u</w:instrText>
      </w:r>
      <w:r w:rsidR="00121025" w:rsidRPr="00121025">
        <w:instrText>0430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35 \</w:instrText>
      </w:r>
      <w:r w:rsidR="00121025">
        <w:rPr>
          <w:lang w:val="en-US"/>
        </w:rPr>
        <w:instrText>u</w:instrText>
      </w:r>
      <w:r w:rsidR="00121025" w:rsidRPr="00121025">
        <w:instrText>044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c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f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40\</w:instrText>
      </w:r>
      <w:r w:rsidR="00121025">
        <w:rPr>
          <w:lang w:val="en-US"/>
        </w:rPr>
        <w:instrText>u</w:instrText>
      </w:r>
      <w:r w:rsidR="00121025" w:rsidRPr="00121025">
        <w:instrText>0447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41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a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8\</w:instrText>
      </w:r>
      <w:r w:rsidR="00121025">
        <w:rPr>
          <w:lang w:val="en-US"/>
        </w:rPr>
        <w:instrText>u</w:instrText>
      </w:r>
      <w:r w:rsidR="00121025" w:rsidRPr="00121025">
        <w:instrText>0445 \</w:instrText>
      </w:r>
      <w:r w:rsidR="00121025">
        <w:rPr>
          <w:lang w:val="en-US"/>
        </w:rPr>
        <w:instrText>u</w:instrText>
      </w:r>
      <w:r w:rsidR="00121025" w:rsidRPr="00121025">
        <w:instrText>0443\</w:instrText>
      </w:r>
      <w:r w:rsidR="00121025">
        <w:rPr>
          <w:lang w:val="en-US"/>
        </w:rPr>
        <w:instrText>u</w:instrText>
      </w:r>
      <w:r w:rsidR="00121025" w:rsidRPr="00121025">
        <w:instrText>0440\</w:instrText>
      </w:r>
      <w:r w:rsidR="00121025">
        <w:rPr>
          <w:lang w:val="en-US"/>
        </w:rPr>
        <w:instrText>u</w:instrText>
      </w:r>
      <w:r w:rsidR="00121025" w:rsidRPr="00121025">
        <w:instrText>0430\</w:instrText>
      </w:r>
      <w:r w:rsidR="00121025">
        <w:rPr>
          <w:lang w:val="en-US"/>
        </w:rPr>
        <w:instrText>u</w:instrText>
      </w:r>
      <w:r w:rsidR="00121025" w:rsidRPr="00121025">
        <w:instrText>0432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8\</w:instrText>
      </w:r>
      <w:r w:rsidR="00121025">
        <w:rPr>
          <w:lang w:val="en-US"/>
        </w:rPr>
        <w:instrText>u</w:instrText>
      </w:r>
      <w:r w:rsidR="00121025" w:rsidRPr="00121025">
        <w:instrText>044</w:instrText>
      </w:r>
      <w:r w:rsidR="00121025">
        <w:rPr>
          <w:lang w:val="en-US"/>
        </w:rPr>
        <w:instrText>f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5. \</w:instrText>
      </w:r>
      <w:r w:rsidR="00121025">
        <w:rPr>
          <w:lang w:val="en-US"/>
        </w:rPr>
        <w:instrText>u</w:instrText>
      </w:r>
      <w:r w:rsidR="00121025" w:rsidRPr="00121025">
        <w:instrText>0421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 xml:space="preserve"> \</w:instrText>
      </w:r>
      <w:r w:rsidR="00121025">
        <w:rPr>
          <w:lang w:val="en-US"/>
        </w:rPr>
        <w:instrText>u</w:instrText>
      </w:r>
      <w:r w:rsidR="00121025" w:rsidRPr="00121025">
        <w:instrText>0441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b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2 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a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0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0\</w:instrText>
      </w:r>
      <w:r w:rsidR="00121025">
        <w:rPr>
          <w:lang w:val="en-US"/>
        </w:rPr>
        <w:instrText>u</w:instrText>
      </w:r>
      <w:r w:rsidR="00121025" w:rsidRPr="00121025">
        <w:instrText>0434\</w:instrText>
      </w:r>
      <w:r w:rsidR="00121025">
        <w:rPr>
          <w:lang w:val="en-US"/>
        </w:rPr>
        <w:instrText>u</w:instrText>
      </w:r>
      <w:r w:rsidR="00121025" w:rsidRPr="00121025">
        <w:instrText>0446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32 \</w:instrText>
      </w:r>
      <w:r w:rsidR="00121025">
        <w:rPr>
          <w:lang w:val="en-US"/>
        </w:rPr>
        <w:instrText>u</w:instrText>
      </w:r>
      <w:r w:rsidR="00121025" w:rsidRPr="00121025">
        <w:instrText>0444\</w:instrText>
      </w:r>
      <w:r w:rsidR="00121025">
        <w:rPr>
          <w:lang w:val="en-US"/>
        </w:rPr>
        <w:instrText>u</w:instrText>
      </w:r>
      <w:r w:rsidR="00121025" w:rsidRPr="00121025">
        <w:instrText>0438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b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</w:instrText>
      </w:r>
      <w:r w:rsidR="00121025">
        <w:rPr>
          <w:lang w:val="en-US"/>
        </w:rPr>
        <w:instrText>c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0 \</w:instrText>
      </w:r>
      <w:r w:rsidR="00121025">
        <w:rPr>
          <w:lang w:val="en-US"/>
        </w:rPr>
        <w:instrText>u</w:instrText>
      </w:r>
      <w:r w:rsidR="00121025" w:rsidRPr="00121025">
        <w:instrText>041</w:instrText>
      </w:r>
      <w:r w:rsidR="00121025">
        <w:rPr>
          <w:lang w:val="en-US"/>
        </w:rPr>
        <w:instrText>a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0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b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c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0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0 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f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0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1\</w:instrText>
      </w:r>
      <w:r w:rsidR="00121025">
        <w:rPr>
          <w:lang w:val="en-US"/>
        </w:rPr>
        <w:instrText>u</w:instrText>
      </w:r>
      <w:r w:rsidR="00121025" w:rsidRPr="00121025">
        <w:instrText>0442 \</w:instrText>
      </w:r>
      <w:r w:rsidR="00121025">
        <w:rPr>
          <w:lang w:val="en-US"/>
        </w:rPr>
        <w:instrText>u</w:instrText>
      </w:r>
      <w:r w:rsidR="00121025" w:rsidRPr="00121025">
        <w:instrText>0432 \</w:instrText>
      </w:r>
      <w:r w:rsidR="00121025">
        <w:rPr>
          <w:lang w:val="en-US"/>
        </w:rPr>
        <w:instrText>u</w:instrText>
      </w:r>
      <w:r w:rsidR="00121025" w:rsidRPr="00121025">
        <w:instrText>0440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30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b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8\</w:instrText>
      </w:r>
      <w:r w:rsidR="00121025">
        <w:rPr>
          <w:lang w:val="en-US"/>
        </w:rPr>
        <w:instrText>u</w:instrText>
      </w:r>
      <w:r w:rsidR="00121025" w:rsidRPr="00121025">
        <w:instrText>0437\</w:instrText>
      </w:r>
      <w:r w:rsidR="00121025">
        <w:rPr>
          <w:lang w:val="en-US"/>
        </w:rPr>
        <w:instrText>u</w:instrText>
      </w:r>
      <w:r w:rsidR="00121025" w:rsidRPr="00121025">
        <w:instrText>0430\</w:instrText>
      </w:r>
      <w:r w:rsidR="00121025">
        <w:rPr>
          <w:lang w:val="en-US"/>
        </w:rPr>
        <w:instrText>u</w:instrText>
      </w:r>
      <w:r w:rsidR="00121025" w:rsidRPr="00121025">
        <w:instrText>0446\</w:instrText>
      </w:r>
      <w:r w:rsidR="00121025">
        <w:rPr>
          <w:lang w:val="en-US"/>
        </w:rPr>
        <w:instrText>u</w:instrText>
      </w:r>
      <w:r w:rsidR="00121025" w:rsidRPr="00121025">
        <w:instrText>0438\</w:instrText>
      </w:r>
      <w:r w:rsidR="00121025">
        <w:rPr>
          <w:lang w:val="en-US"/>
        </w:rPr>
        <w:instrText>u</w:instrText>
      </w:r>
      <w:r w:rsidR="00121025" w:rsidRPr="00121025">
        <w:instrText>0438 \</w:instrText>
      </w:r>
      <w:r w:rsidR="00121025">
        <w:rPr>
          <w:lang w:val="en-US"/>
        </w:rPr>
        <w:instrText>u</w:instrText>
      </w:r>
      <w:r w:rsidR="00121025" w:rsidRPr="00121025">
        <w:instrText>0438 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7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</w:instrText>
      </w:r>
      <w:r w:rsidR="00121025">
        <w:rPr>
          <w:lang w:val="en-US"/>
        </w:rPr>
        <w:instrText>c</w:instrText>
      </w:r>
      <w:r w:rsidR="00121025" w:rsidRPr="00121025">
        <w:instrText xml:space="preserve"> \</w:instrText>
      </w:r>
      <w:r w:rsidR="00121025">
        <w:rPr>
          <w:lang w:val="en-US"/>
        </w:rPr>
        <w:instrText>u</w:instrText>
      </w:r>
      <w:r w:rsidR="00121025" w:rsidRPr="00121025">
        <w:instrText>0445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0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8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 xml:space="preserve"> 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42\</w:instrText>
      </w:r>
      <w:r w:rsidR="00121025">
        <w:rPr>
          <w:lang w:val="en-US"/>
        </w:rPr>
        <w:instrText>u</w:instrText>
      </w:r>
      <w:r w:rsidR="00121025" w:rsidRPr="00121025">
        <w:instrText>0437\</w:instrText>
      </w:r>
      <w:r w:rsidR="00121025">
        <w:rPr>
          <w:lang w:val="en-US"/>
        </w:rPr>
        <w:instrText>u</w:instrText>
      </w:r>
      <w:r w:rsidR="00121025" w:rsidRPr="00121025">
        <w:instrText>044</w:instrText>
      </w:r>
      <w:r w:rsidR="00121025">
        <w:rPr>
          <w:lang w:val="en-US"/>
        </w:rPr>
        <w:instrText>b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2\</w:instrText>
      </w:r>
      <w:r w:rsidR="00121025">
        <w:rPr>
          <w:lang w:val="en-US"/>
        </w:rPr>
        <w:instrText>u</w:instrText>
      </w:r>
      <w:r w:rsidR="00121025" w:rsidRPr="00121025">
        <w:instrText>0430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42\</w:instrText>
      </w:r>
      <w:r w:rsidR="00121025">
        <w:rPr>
          <w:lang w:val="en-US"/>
        </w:rPr>
        <w:instrText>u</w:instrText>
      </w:r>
      <w:r w:rsidR="00121025" w:rsidRPr="00121025">
        <w:instrText>0441\</w:instrText>
      </w:r>
      <w:r w:rsidR="00121025">
        <w:rPr>
          <w:lang w:val="en-US"/>
        </w:rPr>
        <w:instrText>u</w:instrText>
      </w:r>
      <w:r w:rsidR="00121025" w:rsidRPr="00121025">
        <w:instrText>044</w:instrText>
      </w:r>
      <w:r w:rsidR="00121025">
        <w:rPr>
          <w:lang w:val="en-US"/>
        </w:rPr>
        <w:instrText>f</w:instrText>
      </w:r>
      <w:r w:rsidR="00121025" w:rsidRPr="00121025">
        <w:instrText xml:space="preserve"> 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0 \</w:instrText>
      </w:r>
      <w:r w:rsidR="00121025">
        <w:rPr>
          <w:lang w:val="en-US"/>
        </w:rPr>
        <w:instrText>u</w:instrText>
      </w:r>
      <w:r w:rsidR="00121025" w:rsidRPr="00121025">
        <w:instrText>0438\</w:instrText>
      </w:r>
      <w:r w:rsidR="00121025">
        <w:rPr>
          <w:lang w:val="en-US"/>
        </w:rPr>
        <w:instrText>u</w:instrText>
      </w:r>
      <w:r w:rsidR="00121025" w:rsidRPr="00121025">
        <w:instrText>0437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c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8\</w:instrText>
      </w:r>
      <w:r w:rsidR="00121025">
        <w:rPr>
          <w:lang w:val="en-US"/>
        </w:rPr>
        <w:instrText>u</w:instrText>
      </w:r>
      <w:r w:rsidR="00121025" w:rsidRPr="00121025">
        <w:instrText>044</w:instrText>
      </w:r>
      <w:r w:rsidR="00121025">
        <w:rPr>
          <w:lang w:val="en-US"/>
        </w:rPr>
        <w:instrText>f</w:instrText>
      </w:r>
      <w:r w:rsidR="00121025" w:rsidRPr="00121025">
        <w:instrText xml:space="preserve"> \</w:instrText>
      </w:r>
      <w:r w:rsidR="00121025">
        <w:rPr>
          <w:lang w:val="en-US"/>
        </w:rPr>
        <w:instrText>u</w:instrText>
      </w:r>
      <w:r w:rsidR="00121025" w:rsidRPr="00121025">
        <w:instrText>0432 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c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4\</w:instrText>
      </w:r>
      <w:r w:rsidR="00121025">
        <w:rPr>
          <w:lang w:val="en-US"/>
        </w:rPr>
        <w:instrText>u</w:instrText>
      </w:r>
      <w:r w:rsidR="00121025" w:rsidRPr="00121025">
        <w:instrText>0435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b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8, 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4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d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0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a</w:instrText>
      </w:r>
      <w:r w:rsidR="00121025" w:rsidRPr="00121025">
        <w:instrText>\</w:instrText>
      </w:r>
      <w:r w:rsidR="00121025">
        <w:rPr>
          <w:lang w:val="en-US"/>
        </w:rPr>
        <w:instrText>u</w:instrText>
      </w:r>
      <w:r w:rsidR="00121025" w:rsidRPr="00121025">
        <w:instrText>043</w:instrText>
      </w:r>
      <w:r w:rsidR="00121025">
        <w:rPr>
          <w:lang w:val="en-US"/>
        </w:rPr>
        <w:instrText>e</w:instrText>
      </w:r>
      <w:r w:rsidR="00121025" w:rsidRPr="00121025">
        <w:instrText>\</w:instrText>
      </w:r>
      <w:r w:rsidR="00121025">
        <w:rPr>
          <w:lang w:val="en-US"/>
        </w:rPr>
        <w:instrText>n</w:instrText>
      </w:r>
      <w:r w:rsidR="00121025" w:rsidRPr="00121025">
        <w:instrText xml:space="preserve">        \</w:instrText>
      </w:r>
      <w:r w:rsidR="00121025">
        <w:rPr>
          <w:lang w:val="en-US"/>
        </w:rPr>
        <w:instrText>n</w:instrText>
      </w:r>
      <w:r w:rsidR="00121025" w:rsidRPr="00121025">
        <w:instrText xml:space="preserve">      ", "</w:instrText>
      </w:r>
      <w:r w:rsidR="00121025">
        <w:rPr>
          <w:lang w:val="en-US"/>
        </w:rPr>
        <w:instrText>page</w:instrText>
      </w:r>
      <w:r w:rsidR="00121025" w:rsidRPr="00121025">
        <w:instrText>" : "206\</w:instrText>
      </w:r>
      <w:r w:rsidR="00121025">
        <w:rPr>
          <w:lang w:val="en-US"/>
        </w:rPr>
        <w:instrText>u</w:instrText>
      </w:r>
      <w:r w:rsidR="00121025" w:rsidRPr="00121025">
        <w:instrText>2013222", "</w:instrText>
      </w:r>
      <w:r w:rsidR="00121025">
        <w:rPr>
          <w:lang w:val="en-US"/>
        </w:rPr>
        <w:instrText>title</w:instrText>
      </w:r>
      <w:r w:rsidR="00121025" w:rsidRPr="00121025">
        <w:instrText>" : "</w:instrText>
      </w:r>
      <w:r w:rsidR="00121025">
        <w:rPr>
          <w:lang w:val="en-US"/>
        </w:rPr>
        <w:instrText>TheCanadianupdateablemodeloutputstatistics</w:instrText>
      </w:r>
      <w:r w:rsidR="00121025" w:rsidRPr="00121025">
        <w:instrText xml:space="preserve"> (</w:instrText>
      </w:r>
      <w:r w:rsidR="00121025">
        <w:rPr>
          <w:lang w:val="en-US"/>
        </w:rPr>
        <w:instrText>UMOS</w:instrText>
      </w:r>
      <w:r w:rsidR="00121025" w:rsidRPr="00121025">
        <w:instrText xml:space="preserve">) </w:instrText>
      </w:r>
      <w:r w:rsidR="00121025">
        <w:rPr>
          <w:lang w:val="en-US"/>
        </w:rPr>
        <w:instrText>system</w:instrText>
      </w:r>
      <w:r w:rsidR="00121025" w:rsidRPr="00121025">
        <w:instrText xml:space="preserve">: </w:instrText>
      </w:r>
      <w:r w:rsidR="00121025">
        <w:rPr>
          <w:lang w:val="en-US"/>
        </w:rPr>
        <w:instrText>Designanddevelopmenttests</w:instrText>
      </w:r>
      <w:r w:rsidR="00121025" w:rsidRPr="00121025">
        <w:instrText>", "</w:instrText>
      </w:r>
      <w:r w:rsidR="00121025">
        <w:rPr>
          <w:lang w:val="en-US"/>
        </w:rPr>
        <w:instrText>type</w:instrText>
      </w:r>
      <w:r w:rsidR="00121025" w:rsidRPr="00121025">
        <w:instrText>" : "</w:instrText>
      </w:r>
      <w:r w:rsidR="00121025">
        <w:rPr>
          <w:lang w:val="en-US"/>
        </w:rPr>
        <w:instrText>article</w:instrText>
      </w:r>
      <w:r w:rsidR="00121025" w:rsidRPr="00121025">
        <w:instrText>-</w:instrText>
      </w:r>
      <w:r w:rsidR="00121025">
        <w:rPr>
          <w:lang w:val="en-US"/>
        </w:rPr>
        <w:instrText>journal</w:instrText>
      </w:r>
      <w:r w:rsidR="00121025" w:rsidRPr="00121025">
        <w:instrText>", "</w:instrText>
      </w:r>
      <w:r w:rsidR="00121025">
        <w:rPr>
          <w:lang w:val="en-US"/>
        </w:rPr>
        <w:instrText>volume</w:instrText>
      </w:r>
      <w:r w:rsidR="00121025" w:rsidRPr="00121025">
        <w:instrText>" : "17" }, "</w:instrText>
      </w:r>
      <w:r w:rsidR="00121025">
        <w:rPr>
          <w:lang w:val="en-US"/>
        </w:rPr>
        <w:instrText>uris</w:instrText>
      </w:r>
      <w:r w:rsidR="00121025" w:rsidRPr="00121025">
        <w:instrText>" : [ "</w:instrText>
      </w:r>
      <w:r w:rsidR="00121025">
        <w:rPr>
          <w:lang w:val="en-US"/>
        </w:rPr>
        <w:instrText>http</w:instrText>
      </w:r>
      <w:r w:rsidR="00121025" w:rsidRPr="00121025">
        <w:instrText>://</w:instrText>
      </w:r>
      <w:r w:rsidR="00121025">
        <w:rPr>
          <w:lang w:val="en-US"/>
        </w:rPr>
        <w:instrText>www</w:instrText>
      </w:r>
      <w:r w:rsidR="00121025" w:rsidRPr="00121025">
        <w:instrText>.</w:instrText>
      </w:r>
      <w:r w:rsidR="00121025">
        <w:rPr>
          <w:lang w:val="en-US"/>
        </w:rPr>
        <w:instrText>mendeley</w:instrText>
      </w:r>
      <w:r w:rsidR="00121025" w:rsidRPr="00121025">
        <w:instrText>.</w:instrText>
      </w:r>
      <w:r w:rsidR="00121025">
        <w:rPr>
          <w:lang w:val="en-US"/>
        </w:rPr>
        <w:instrText>com</w:instrText>
      </w:r>
      <w:r w:rsidR="00121025" w:rsidRPr="00121025">
        <w:instrText>/</w:instrText>
      </w:r>
      <w:r w:rsidR="00121025">
        <w:rPr>
          <w:lang w:val="en-US"/>
        </w:rPr>
        <w:instrText>documents</w:instrText>
      </w:r>
      <w:r w:rsidR="00121025" w:rsidRPr="00121025">
        <w:instrText>/?</w:instrText>
      </w:r>
      <w:r w:rsidR="00121025">
        <w:rPr>
          <w:lang w:val="en-US"/>
        </w:rPr>
        <w:instrText>uuid</w:instrText>
      </w:r>
      <w:r w:rsidR="00121025" w:rsidRPr="00121025">
        <w:instrText>=</w:instrText>
      </w:r>
      <w:r w:rsidR="00121025">
        <w:rPr>
          <w:lang w:val="en-US"/>
        </w:rPr>
        <w:instrText>a</w:instrText>
      </w:r>
      <w:r w:rsidR="00121025" w:rsidRPr="00121025">
        <w:instrText>4844</w:instrText>
      </w:r>
      <w:r w:rsidR="00121025">
        <w:rPr>
          <w:lang w:val="en-US"/>
        </w:rPr>
        <w:instrText>e</w:instrText>
      </w:r>
      <w:r w:rsidR="00121025" w:rsidRPr="00121025">
        <w:instrText>51-</w:instrText>
      </w:r>
      <w:r w:rsidR="00121025">
        <w:rPr>
          <w:lang w:val="en-US"/>
        </w:rPr>
        <w:instrText>d</w:instrText>
      </w:r>
      <w:r w:rsidR="00121025" w:rsidRPr="00121025">
        <w:instrText>3</w:instrText>
      </w:r>
      <w:r w:rsidR="00121025">
        <w:rPr>
          <w:lang w:val="en-US"/>
        </w:rPr>
        <w:instrText>c</w:instrText>
      </w:r>
      <w:r w:rsidR="00121025" w:rsidRPr="00121025">
        <w:instrText>8-4</w:instrText>
      </w:r>
      <w:r w:rsidR="00121025">
        <w:rPr>
          <w:lang w:val="en-US"/>
        </w:rPr>
        <w:instrText>c</w:instrText>
      </w:r>
      <w:r w:rsidR="00121025" w:rsidRPr="00121025">
        <w:instrText>65-</w:instrText>
      </w:r>
      <w:r w:rsidR="00121025">
        <w:rPr>
          <w:lang w:val="en-US"/>
        </w:rPr>
        <w:instrText>a</w:instrText>
      </w:r>
      <w:r w:rsidR="00121025" w:rsidRPr="00121025">
        <w:instrText>5</w:instrText>
      </w:r>
      <w:r w:rsidR="00121025">
        <w:rPr>
          <w:lang w:val="en-US"/>
        </w:rPr>
        <w:instrText>b</w:instrText>
      </w:r>
      <w:r w:rsidR="00121025" w:rsidRPr="00121025">
        <w:instrText>0-</w:instrText>
      </w:r>
      <w:r w:rsidR="00121025">
        <w:rPr>
          <w:lang w:val="en-US"/>
        </w:rPr>
        <w:instrText>cdc</w:instrText>
      </w:r>
      <w:r w:rsidR="00121025" w:rsidRPr="00121025">
        <w:instrText>9</w:instrText>
      </w:r>
      <w:r w:rsidR="00121025">
        <w:rPr>
          <w:lang w:val="en-US"/>
        </w:rPr>
        <w:instrText>c</w:instrText>
      </w:r>
      <w:r w:rsidR="00121025" w:rsidRPr="00121025">
        <w:instrText>50</w:instrText>
      </w:r>
      <w:r w:rsidR="00121025">
        <w:rPr>
          <w:lang w:val="en-US"/>
        </w:rPr>
        <w:instrText>a</w:instrText>
      </w:r>
      <w:r w:rsidR="00121025" w:rsidRPr="00121025">
        <w:instrText>9</w:instrText>
      </w:r>
      <w:r w:rsidR="00121025">
        <w:rPr>
          <w:lang w:val="en-US"/>
        </w:rPr>
        <w:instrText>f</w:instrText>
      </w:r>
      <w:r w:rsidR="00121025" w:rsidRPr="00121025">
        <w:instrText>49" ] } ], "</w:instrText>
      </w:r>
      <w:r w:rsidR="00121025">
        <w:rPr>
          <w:lang w:val="en-US"/>
        </w:rPr>
        <w:instrText>mendeley</w:instrText>
      </w:r>
      <w:r w:rsidR="00121025" w:rsidRPr="00121025">
        <w:instrText>" : { "</w:instrText>
      </w:r>
      <w:r w:rsidR="00121025">
        <w:rPr>
          <w:lang w:val="en-US"/>
        </w:rPr>
        <w:instrText>previouslyFormattedCitation</w:instrText>
      </w:r>
      <w:r w:rsidR="00121025" w:rsidRPr="00121025">
        <w:instrText>" : "[10]" }, "</w:instrText>
      </w:r>
      <w:r w:rsidR="00121025">
        <w:rPr>
          <w:lang w:val="en-US"/>
        </w:rPr>
        <w:instrText>properties</w:instrText>
      </w:r>
      <w:r w:rsidR="00121025" w:rsidRPr="00121025">
        <w:instrText>" : { "</w:instrText>
      </w:r>
      <w:r w:rsidR="00121025">
        <w:rPr>
          <w:lang w:val="en-US"/>
        </w:rPr>
        <w:instrText>noteIndex</w:instrText>
      </w:r>
      <w:r w:rsidR="00121025" w:rsidRPr="00121025">
        <w:instrText>" : 0 }, "</w:instrText>
      </w:r>
      <w:r w:rsidR="00121025">
        <w:rPr>
          <w:lang w:val="en-US"/>
        </w:rPr>
        <w:instrText>schema</w:instrText>
      </w:r>
      <w:r w:rsidR="00121025" w:rsidRPr="00121025">
        <w:instrText>" : "</w:instrText>
      </w:r>
      <w:r w:rsidR="00121025">
        <w:rPr>
          <w:lang w:val="en-US"/>
        </w:rPr>
        <w:instrText>https</w:instrText>
      </w:r>
      <w:r w:rsidR="00121025" w:rsidRPr="00121025">
        <w:instrText>://</w:instrText>
      </w:r>
      <w:r w:rsidR="00121025">
        <w:rPr>
          <w:lang w:val="en-US"/>
        </w:rPr>
        <w:instrText>github</w:instrText>
      </w:r>
      <w:r w:rsidR="00121025" w:rsidRPr="00121025">
        <w:instrText>.</w:instrText>
      </w:r>
      <w:r w:rsidR="00121025">
        <w:rPr>
          <w:lang w:val="en-US"/>
        </w:rPr>
        <w:instrText>com</w:instrText>
      </w:r>
      <w:r w:rsidR="00121025" w:rsidRPr="00121025">
        <w:instrText>/</w:instrText>
      </w:r>
      <w:r w:rsidR="00121025">
        <w:rPr>
          <w:lang w:val="en-US"/>
        </w:rPr>
        <w:instrText>citation</w:instrText>
      </w:r>
      <w:r w:rsidR="00121025" w:rsidRPr="00121025">
        <w:instrText>-</w:instrText>
      </w:r>
      <w:r w:rsidR="00121025">
        <w:rPr>
          <w:lang w:val="en-US"/>
        </w:rPr>
        <w:instrText>style</w:instrText>
      </w:r>
      <w:r w:rsidR="00121025" w:rsidRPr="00121025">
        <w:instrText>-</w:instrText>
      </w:r>
      <w:r w:rsidR="00121025">
        <w:rPr>
          <w:lang w:val="en-US"/>
        </w:rPr>
        <w:instrText>language</w:instrText>
      </w:r>
      <w:r w:rsidR="00121025" w:rsidRPr="00121025">
        <w:instrText>/</w:instrText>
      </w:r>
      <w:r w:rsidR="00121025">
        <w:rPr>
          <w:lang w:val="en-US"/>
        </w:rPr>
        <w:instrText>schema</w:instrText>
      </w:r>
      <w:r w:rsidR="00121025" w:rsidRPr="00121025">
        <w:instrText>/</w:instrText>
      </w:r>
      <w:r w:rsidR="00121025">
        <w:rPr>
          <w:lang w:val="en-US"/>
        </w:rPr>
        <w:instrText>raw</w:instrText>
      </w:r>
      <w:r w:rsidR="00121025" w:rsidRPr="00121025">
        <w:instrText>/</w:instrText>
      </w:r>
      <w:r w:rsidR="00121025">
        <w:rPr>
          <w:lang w:val="en-US"/>
        </w:rPr>
        <w:instrText>master</w:instrText>
      </w:r>
      <w:r w:rsidR="00121025" w:rsidRPr="00121025">
        <w:instrText>/</w:instrText>
      </w:r>
      <w:r w:rsidR="00121025">
        <w:rPr>
          <w:lang w:val="en-US"/>
        </w:rPr>
        <w:instrText>csl</w:instrText>
      </w:r>
      <w:r w:rsidR="00121025" w:rsidRPr="00121025">
        <w:instrText>-</w:instrText>
      </w:r>
      <w:r w:rsidR="00121025">
        <w:rPr>
          <w:lang w:val="en-US"/>
        </w:rPr>
        <w:instrText>citation</w:instrText>
      </w:r>
      <w:r w:rsidR="00121025" w:rsidRPr="00121025">
        <w:instrText>.</w:instrText>
      </w:r>
      <w:r w:rsidR="00121025">
        <w:rPr>
          <w:lang w:val="en-US"/>
        </w:rPr>
        <w:instrText>json</w:instrText>
      </w:r>
      <w:r w:rsidR="00121025" w:rsidRPr="00121025">
        <w:instrText>" }</w:instrText>
      </w:r>
      <w:r w:rsidR="00C776E2">
        <w:rPr>
          <w:lang w:val="en-US"/>
        </w:rPr>
        <w:fldChar w:fldCharType="separate"/>
      </w:r>
      <w:r w:rsidR="00121025" w:rsidRPr="00121025">
        <w:rPr>
          <w:noProof/>
        </w:rPr>
        <w:t>[10]</w:t>
      </w:r>
      <w:proofErr w:type="spellStart"/>
      <w:r w:rsidR="00C776E2">
        <w:rPr>
          <w:lang w:val="en-US"/>
        </w:rPr>
        <w:fldChar w:fldCharType="end"/>
      </w:r>
      <w:r>
        <w:t>дляполучениявероятностивыпаденияосадковприменяли</w:t>
      </w:r>
      <w:proofErr w:type="spellEnd"/>
      <w:r w:rsidR="00927C5A">
        <w:t xml:space="preserve"> предикторы, причисленные в Таблице 5.</w:t>
      </w:r>
    </w:p>
    <w:p w:rsidR="00927C5A" w:rsidRDefault="00927C5A" w:rsidP="00927C5A">
      <w:pPr>
        <w:pStyle w:val="af"/>
        <w:keepNext/>
      </w:pPr>
      <w:r>
        <w:t xml:space="preserve">Таблица </w:t>
      </w:r>
      <w:r w:rsidR="00C776E2">
        <w:fldChar w:fldCharType="begin"/>
      </w:r>
      <w:r w:rsidR="00206B2F">
        <w:instrText xml:space="preserve"> SEQ Таблица \* ARABIC </w:instrText>
      </w:r>
      <w:r w:rsidR="00C776E2">
        <w:fldChar w:fldCharType="separate"/>
      </w:r>
      <w:r w:rsidR="00607F8A">
        <w:rPr>
          <w:noProof/>
        </w:rPr>
        <w:t>5</w:t>
      </w:r>
      <w:r w:rsidR="00C776E2">
        <w:rPr>
          <w:noProof/>
        </w:rPr>
        <w:fldChar w:fldCharType="end"/>
      </w:r>
      <w:r>
        <w:t xml:space="preserve">. </w:t>
      </w:r>
      <w:r w:rsidRPr="006120E2">
        <w:t>Вариант перечня использовавшихся предикторов</w:t>
      </w:r>
      <w:r>
        <w:t xml:space="preserve"> для прогноз</w:t>
      </w:r>
      <w:r w:rsidRPr="00927C5A">
        <w:t>а</w:t>
      </w:r>
      <w:r>
        <w:t xml:space="preserve"> вероятности выпадения осадков</w:t>
      </w:r>
    </w:p>
    <w:tbl>
      <w:tblPr>
        <w:tblStyle w:val="GridTable1Light"/>
        <w:tblW w:w="9889" w:type="dxa"/>
        <w:tblLook w:val="0660"/>
      </w:tblPr>
      <w:tblGrid>
        <w:gridCol w:w="4219"/>
        <w:gridCol w:w="3544"/>
        <w:gridCol w:w="2126"/>
      </w:tblGrid>
      <w:tr w:rsidR="005E1384" w:rsidRPr="00E018E7" w:rsidTr="00672400">
        <w:trPr>
          <w:cnfStyle w:val="100000000000"/>
          <w:cantSplit/>
          <w:tblHeader/>
        </w:trPr>
        <w:tc>
          <w:tcPr>
            <w:tcW w:w="4219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t>Предиктор</w:t>
            </w:r>
          </w:p>
        </w:tc>
        <w:tc>
          <w:tcPr>
            <w:tcW w:w="3544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t>Уровни</w:t>
            </w:r>
          </w:p>
        </w:tc>
        <w:tc>
          <w:tcPr>
            <w:tcW w:w="2126" w:type="dxa"/>
          </w:tcPr>
          <w:p w:rsidR="005E1384" w:rsidRPr="008F7A42" w:rsidRDefault="005E1384" w:rsidP="005E1384">
            <w:pPr>
              <w:ind w:left="34" w:hanging="28"/>
              <w:jc w:val="center"/>
              <w:rPr>
                <w:lang w:val="en-US"/>
              </w:rPr>
            </w:pPr>
            <w:r>
              <w:t>Кол</w:t>
            </w:r>
            <w:r w:rsidRPr="008F7A42">
              <w:rPr>
                <w:lang w:val="en-US"/>
              </w:rPr>
              <w:t>-</w:t>
            </w:r>
            <w:r>
              <w:t>во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8F7A42" w:rsidRDefault="005E1384" w:rsidP="005E1384">
            <w:pPr>
              <w:ind w:firstLine="0"/>
              <w:rPr>
                <w:lang w:val="en-US"/>
              </w:rPr>
            </w:pPr>
            <w:r w:rsidRPr="0036122E">
              <w:rPr>
                <w:lang w:val="en-US"/>
              </w:rPr>
              <w:t>cloudcover</w:t>
            </w:r>
          </w:p>
        </w:tc>
        <w:tc>
          <w:tcPr>
            <w:tcW w:w="3544" w:type="dxa"/>
          </w:tcPr>
          <w:p w:rsidR="005E1384" w:rsidRPr="008F7A42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8F7A42" w:rsidRDefault="005E1384" w:rsidP="005E1384">
            <w:pPr>
              <w:ind w:firstLine="0"/>
              <w:rPr>
                <w:lang w:val="en-US"/>
              </w:rPr>
            </w:pPr>
            <w:r w:rsidRPr="0036122E">
              <w:rPr>
                <w:lang w:val="en-US"/>
              </w:rPr>
              <w:t>convectiveandtotalprecipitationrates</w:t>
            </w:r>
          </w:p>
        </w:tc>
        <w:tc>
          <w:tcPr>
            <w:tcW w:w="3544" w:type="dxa"/>
          </w:tcPr>
          <w:p w:rsidR="005E1384" w:rsidRPr="008F7A42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proofErr w:type="spellStart"/>
            <w:r w:rsidRPr="00F621E9">
              <w:rPr>
                <w:lang w:val="en-US"/>
              </w:rPr>
              <w:t>Laplacian</w:t>
            </w:r>
            <w:proofErr w:type="spellEnd"/>
            <w:r w:rsidRPr="00F621E9">
              <w:rPr>
                <w:lang w:val="en-US"/>
              </w:rPr>
              <w:t xml:space="preserve"> of pressure tendency</w:t>
            </w:r>
          </w:p>
        </w:tc>
        <w:tc>
          <w:tcPr>
            <w:tcW w:w="3544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E–W temperature gradient</w:t>
            </w:r>
          </w:p>
        </w:tc>
        <w:tc>
          <w:tcPr>
            <w:tcW w:w="3544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E018E7">
              <w:rPr>
                <w:lang w:val="en-US"/>
              </w:rPr>
              <w:t>85</w:t>
            </w:r>
            <w:r w:rsidRPr="00F621E9">
              <w:rPr>
                <w:lang w:val="en-US"/>
              </w:rPr>
              <w:t xml:space="preserve">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proofErr w:type="spellStart"/>
            <w:r w:rsidRPr="00F621E9">
              <w:rPr>
                <w:lang w:val="en-US"/>
              </w:rPr>
              <w:t>dewpoint</w:t>
            </w:r>
            <w:proofErr w:type="spellEnd"/>
            <w:r w:rsidRPr="00F621E9">
              <w:rPr>
                <w:lang w:val="en-US"/>
              </w:rPr>
              <w:t xml:space="preserve"> depression</w:t>
            </w:r>
          </w:p>
        </w:tc>
        <w:tc>
          <w:tcPr>
            <w:tcW w:w="3544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7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N–S</w:t>
            </w:r>
            <w:r>
              <w:rPr>
                <w:lang w:val="en-US"/>
              </w:rPr>
              <w:t xml:space="preserve"> shear of U</w:t>
            </w:r>
          </w:p>
        </w:tc>
        <w:tc>
          <w:tcPr>
            <w:tcW w:w="3544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E018E7">
              <w:rPr>
                <w:lang w:val="en-US"/>
              </w:rPr>
              <w:t xml:space="preserve">925, 850 </w:t>
            </w:r>
            <w:r>
              <w:rPr>
                <w:lang w:val="en-US"/>
              </w:rPr>
              <w:t xml:space="preserve">and 700 </w:t>
            </w:r>
            <w:proofErr w:type="spellStart"/>
            <w:r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E–W shear of </w:t>
            </w:r>
            <w:r>
              <w:rPr>
                <w:lang w:val="en-US"/>
              </w:rPr>
              <w:t>V</w:t>
            </w:r>
          </w:p>
        </w:tc>
        <w:tc>
          <w:tcPr>
            <w:tcW w:w="3544" w:type="dxa"/>
          </w:tcPr>
          <w:p w:rsidR="005E1384" w:rsidRPr="00C80A82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925 </w:t>
            </w:r>
            <w:r>
              <w:rPr>
                <w:lang w:val="en-US"/>
              </w:rPr>
              <w:t xml:space="preserve">and 7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proofErr w:type="spellStart"/>
            <w:r w:rsidRPr="00F621E9">
              <w:rPr>
                <w:lang w:val="en-US"/>
              </w:rPr>
              <w:t>Laplacian</w:t>
            </w:r>
            <w:proofErr w:type="spellEnd"/>
            <w:r w:rsidRPr="00F621E9">
              <w:rPr>
                <w:lang w:val="en-US"/>
              </w:rPr>
              <w:t xml:space="preserve"> of temperature advection</w:t>
            </w:r>
          </w:p>
        </w:tc>
        <w:tc>
          <w:tcPr>
            <w:tcW w:w="3544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 xml:space="preserve">925 and 500 </w:t>
            </w:r>
            <w:proofErr w:type="spellStart"/>
            <w:r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vertical velocity</w:t>
            </w:r>
          </w:p>
        </w:tc>
        <w:tc>
          <w:tcPr>
            <w:tcW w:w="3544" w:type="dxa"/>
          </w:tcPr>
          <w:p w:rsidR="005E1384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1000, 925, 850, 700, and 5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5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proofErr w:type="spellStart"/>
            <w:r>
              <w:rPr>
                <w:lang w:val="en-US"/>
              </w:rPr>
              <w:t>geopotential</w:t>
            </w:r>
            <w:proofErr w:type="spellEnd"/>
            <w:r>
              <w:rPr>
                <w:lang w:val="en-US"/>
              </w:rPr>
              <w:t xml:space="preserve"> height </w:t>
            </w:r>
          </w:p>
        </w:tc>
        <w:tc>
          <w:tcPr>
            <w:tcW w:w="3544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850 and 7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N–S height gradient</w:t>
            </w:r>
          </w:p>
        </w:tc>
        <w:tc>
          <w:tcPr>
            <w:tcW w:w="3544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10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proofErr w:type="spellStart"/>
            <w:r w:rsidRPr="00F621E9">
              <w:rPr>
                <w:lang w:val="en-US"/>
              </w:rPr>
              <w:lastRenderedPageBreak/>
              <w:t>geostrophic</w:t>
            </w:r>
            <w:proofErr w:type="spellEnd"/>
            <w:r w:rsidRPr="00F621E9">
              <w:rPr>
                <w:lang w:val="en-US"/>
              </w:rPr>
              <w:t xml:space="preserve"> </w:t>
            </w:r>
            <w:proofErr w:type="spellStart"/>
            <w:r w:rsidRPr="00F621E9">
              <w:rPr>
                <w:lang w:val="en-US"/>
              </w:rPr>
              <w:t>vorticity</w:t>
            </w:r>
            <w:proofErr w:type="spellEnd"/>
          </w:p>
        </w:tc>
        <w:tc>
          <w:tcPr>
            <w:tcW w:w="3544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1000 and </w:t>
            </w:r>
            <w:r>
              <w:rPr>
                <w:lang w:val="en-US"/>
              </w:rPr>
              <w:t>500</w:t>
            </w:r>
            <w:r w:rsidRPr="00F621E9">
              <w:rPr>
                <w:lang w:val="en-US"/>
              </w:rPr>
              <w:t>hPa</w:t>
            </w:r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2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surface wind speed; divergence</w:t>
            </w:r>
          </w:p>
        </w:tc>
        <w:tc>
          <w:tcPr>
            <w:tcW w:w="3544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500</w:t>
            </w:r>
            <w:r w:rsidRPr="00F621E9">
              <w:rPr>
                <w:lang w:val="en-US"/>
              </w:rPr>
              <w:t>hPa</w:t>
            </w:r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relative humidity</w:t>
            </w:r>
          </w:p>
        </w:tc>
        <w:tc>
          <w:tcPr>
            <w:tcW w:w="3544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 xml:space="preserve">925, 850, 700, and 500 </w:t>
            </w:r>
            <w:proofErr w:type="spellStart"/>
            <w:r w:rsidRPr="00F621E9">
              <w:rPr>
                <w:lang w:val="en-US"/>
              </w:rPr>
              <w:t>hPa</w:t>
            </w:r>
            <w:proofErr w:type="spellEnd"/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4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>
              <w:rPr>
                <w:lang w:val="en-US"/>
              </w:rPr>
              <w:t>vertical shear of V</w:t>
            </w:r>
          </w:p>
        </w:tc>
        <w:tc>
          <w:tcPr>
            <w:tcW w:w="3544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1000</w:t>
            </w:r>
            <w:r>
              <w:rPr>
                <w:lang w:val="en-US"/>
              </w:rPr>
              <w:t>-850</w:t>
            </w:r>
            <w:r w:rsidRPr="00F621E9">
              <w:rPr>
                <w:lang w:val="en-US"/>
              </w:rPr>
              <w:t>hPa</w:t>
            </w:r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George K index</w:t>
            </w:r>
          </w:p>
        </w:tc>
        <w:tc>
          <w:tcPr>
            <w:tcW w:w="3544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 w:rsidRPr="008F7A42">
              <w:rPr>
                <w:lang w:val="en-US"/>
              </w:rPr>
              <w:t>2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observed precipitation at analysis time (binary)</w:t>
            </w:r>
          </w:p>
        </w:tc>
        <w:tc>
          <w:tcPr>
            <w:tcW w:w="3544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</w:tr>
      <w:tr w:rsidR="005E1384" w:rsidRPr="00E018E7" w:rsidTr="00927C5A">
        <w:tc>
          <w:tcPr>
            <w:tcW w:w="4219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  <w:r w:rsidRPr="00F621E9">
              <w:rPr>
                <w:lang w:val="en-US"/>
              </w:rPr>
              <w:t>observed precipitation in last 6 h (binary)</w:t>
            </w:r>
          </w:p>
        </w:tc>
        <w:tc>
          <w:tcPr>
            <w:tcW w:w="3544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2126" w:type="dxa"/>
          </w:tcPr>
          <w:p w:rsidR="005E1384" w:rsidRPr="008F7A42" w:rsidRDefault="005E1384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</w:tr>
      <w:tr w:rsidR="005E1384" w:rsidRPr="00E018E7" w:rsidTr="00927C5A">
        <w:trPr>
          <w:cnfStyle w:val="010000000000"/>
        </w:trPr>
        <w:tc>
          <w:tcPr>
            <w:tcW w:w="4219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3544" w:type="dxa"/>
          </w:tcPr>
          <w:p w:rsidR="005E1384" w:rsidRPr="00F621E9" w:rsidRDefault="005E1384" w:rsidP="005E1384">
            <w:pPr>
              <w:ind w:firstLine="0"/>
              <w:rPr>
                <w:lang w:val="en-US"/>
              </w:rPr>
            </w:pPr>
          </w:p>
        </w:tc>
        <w:tc>
          <w:tcPr>
            <w:tcW w:w="2126" w:type="dxa"/>
          </w:tcPr>
          <w:p w:rsidR="005E1384" w:rsidRPr="00F621E9" w:rsidRDefault="00C776E2" w:rsidP="005E1384">
            <w:pPr>
              <w:ind w:firstLine="0"/>
              <w:jc w:val="center"/>
              <w:rPr>
                <w:lang w:val="en-US"/>
              </w:rPr>
            </w:pPr>
            <w:r>
              <w:rPr>
                <w:lang w:val="en-US"/>
              </w:rPr>
              <w:fldChar w:fldCharType="begin"/>
            </w:r>
            <w:r w:rsidR="005E1384" w:rsidRPr="00927C5A">
              <w:rPr>
                <w:lang w:val="en-US"/>
              </w:rPr>
              <w:instrText xml:space="preserve"> =SUM(ABOVE) </w:instrText>
            </w:r>
            <w:r>
              <w:rPr>
                <w:lang w:val="en-US"/>
              </w:rPr>
              <w:fldChar w:fldCharType="separate"/>
            </w:r>
            <w:r w:rsidR="005E1384">
              <w:rPr>
                <w:noProof/>
                <w:lang w:val="en-US"/>
              </w:rPr>
              <w:t>34</w:t>
            </w:r>
            <w:r>
              <w:rPr>
                <w:lang w:val="en-US"/>
              </w:rPr>
              <w:fldChar w:fldCharType="end"/>
            </w:r>
          </w:p>
        </w:tc>
      </w:tr>
    </w:tbl>
    <w:p w:rsidR="00927C5A" w:rsidRDefault="00927C5A" w:rsidP="005E1384">
      <w:pPr>
        <w:rPr>
          <w:b/>
        </w:rPr>
      </w:pPr>
    </w:p>
    <w:p w:rsidR="005E1384" w:rsidRDefault="005E1384" w:rsidP="005E1384">
      <w:pPr>
        <w:rPr>
          <w:b/>
        </w:rPr>
      </w:pPr>
      <w:r w:rsidRPr="00927C5A">
        <w:rPr>
          <w:b/>
        </w:rPr>
        <w:t>В качестве потенциальных предикторов были выбраны следующие</w:t>
      </w:r>
      <w:r w:rsidR="00927C5A">
        <w:rPr>
          <w:b/>
        </w:rPr>
        <w:t xml:space="preserve"> (см. Таблицу 6)</w:t>
      </w:r>
      <w:r w:rsidRPr="00927C5A">
        <w:rPr>
          <w:b/>
        </w:rPr>
        <w:t>:</w:t>
      </w:r>
    </w:p>
    <w:p w:rsidR="00A24461" w:rsidRDefault="00A24461" w:rsidP="005E1384">
      <w:pPr>
        <w:rPr>
          <w:b/>
        </w:rPr>
      </w:pPr>
      <w:r>
        <w:t xml:space="preserve">Таблица </w:t>
      </w:r>
      <w:r w:rsidR="00C776E2">
        <w:fldChar w:fldCharType="begin"/>
      </w:r>
      <w:r w:rsidRPr="00A24461">
        <w:instrText xml:space="preserve"> SEQ Таблица \* ARABIC </w:instrText>
      </w:r>
      <w:r w:rsidR="00C776E2">
        <w:fldChar w:fldCharType="separate"/>
      </w:r>
      <w:r>
        <w:rPr>
          <w:noProof/>
        </w:rPr>
        <w:t>6</w:t>
      </w:r>
      <w:r w:rsidR="00C776E2">
        <w:rPr>
          <w:noProof/>
        </w:rPr>
        <w:fldChar w:fldCharType="end"/>
      </w:r>
      <w:r>
        <w:t xml:space="preserve"> Предикторы, привлекаемые для разрабатываемой системы </w:t>
      </w:r>
      <w:r>
        <w:rPr>
          <w:lang w:val="en-US"/>
        </w:rPr>
        <w:t>MOS</w:t>
      </w:r>
    </w:p>
    <w:tbl>
      <w:tblPr>
        <w:tblStyle w:val="af0"/>
        <w:tblW w:w="9430" w:type="dxa"/>
        <w:jc w:val="center"/>
        <w:tblLook w:val="04A0"/>
      </w:tblPr>
      <w:tblGrid>
        <w:gridCol w:w="578"/>
        <w:gridCol w:w="1497"/>
        <w:gridCol w:w="7355"/>
      </w:tblGrid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 w:rsidRPr="00F571AC">
              <w:t>№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 w:rsidRPr="00F571AC">
              <w:t>имя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 w:rsidRPr="00F571AC">
              <w:t>Описание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1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advRh2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 w:rsidRPr="00F571AC">
              <w:t>Адвекция относительной влажности на высоте 2м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2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advRh850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 w:rsidRPr="00F571AC">
              <w:t>Адвекция относительной влажности на высоте 850 гПа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3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advT2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 w:rsidRPr="00F571AC">
              <w:t xml:space="preserve">Адвекция </w:t>
            </w:r>
            <w:r>
              <w:t>температуры</w:t>
            </w:r>
            <w:r w:rsidRPr="00F571AC">
              <w:t xml:space="preserve"> на высоте 2м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4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advT850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 w:rsidRPr="00F571AC">
              <w:t xml:space="preserve">Адвекция </w:t>
            </w:r>
            <w:r>
              <w:t>температуры</w:t>
            </w:r>
            <w:r w:rsidRPr="00F571AC">
              <w:t xml:space="preserve"> на высоте 850 гПа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5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advTdd2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 w:rsidRPr="00F571AC">
              <w:t xml:space="preserve">Адвекция </w:t>
            </w:r>
            <w:r>
              <w:t>дефицита точки росы</w:t>
            </w:r>
            <w:r w:rsidRPr="00F571AC">
              <w:t xml:space="preserve"> на высоте 2м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6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advTdd850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 w:rsidRPr="00F571AC">
              <w:t xml:space="preserve">Адвекция </w:t>
            </w:r>
            <w:r>
              <w:t>дефицита точки росы</w:t>
            </w:r>
            <w:r w:rsidRPr="00F571AC">
              <w:t xml:space="preserve"> на высоте 850 гПа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7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cape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>
              <w:t>Доступная потенциальная энергия конвекции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8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proofErr w:type="spellStart"/>
            <w:r w:rsidRPr="00F571AC">
              <w:rPr>
                <w:lang w:val="en-US"/>
              </w:rPr>
              <w:t>cin</w:t>
            </w:r>
            <w:proofErr w:type="spellEnd"/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>
              <w:t>Энергия подавления конвекции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9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defSh500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>
              <w:t>Деформация сдвига поля ветра на высоте 500 гПа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10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defSt500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>
              <w:t>Деформация сжатия поля ветра на высоте 500 гПа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11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defV500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>
              <w:t>Полная деформация поля ветра на высоте 500 гПа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12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dudx500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>
              <w:t>Частная производная компоненты скорости ветра на высоте 500 гПа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13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dudy500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>
              <w:t>--//--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14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dvdx500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>
              <w:t>--//-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15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dvdy500</w:t>
            </w:r>
          </w:p>
        </w:tc>
        <w:tc>
          <w:tcPr>
            <w:tcW w:w="7355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>
              <w:t>--//-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16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proofErr w:type="spellStart"/>
            <w:r w:rsidRPr="00F571AC">
              <w:rPr>
                <w:lang w:val="en-US"/>
              </w:rPr>
              <w:t>lcl</w:t>
            </w:r>
            <w:proofErr w:type="spellEnd"/>
          </w:p>
        </w:tc>
        <w:tc>
          <w:tcPr>
            <w:tcW w:w="7355" w:type="dxa"/>
            <w:vAlign w:val="center"/>
          </w:tcPr>
          <w:p w:rsidR="00F571AC" w:rsidRPr="00A24461" w:rsidRDefault="00A24461" w:rsidP="00F571AC">
            <w:pPr>
              <w:ind w:firstLine="0"/>
              <w:jc w:val="center"/>
            </w:pPr>
            <w:r>
              <w:t>Уровень конденсации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17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proofErr w:type="spellStart"/>
            <w:r w:rsidRPr="00F571AC">
              <w:rPr>
                <w:lang w:val="en-US"/>
              </w:rPr>
              <w:t>lfc</w:t>
            </w:r>
            <w:proofErr w:type="spellEnd"/>
          </w:p>
        </w:tc>
        <w:tc>
          <w:tcPr>
            <w:tcW w:w="7355" w:type="dxa"/>
            <w:vAlign w:val="center"/>
          </w:tcPr>
          <w:p w:rsidR="00F571AC" w:rsidRPr="00A24461" w:rsidRDefault="00A24461" w:rsidP="00F571AC">
            <w:pPr>
              <w:ind w:firstLine="0"/>
              <w:jc w:val="center"/>
            </w:pPr>
            <w:r>
              <w:t>Уровень свободной конвекции</w:t>
            </w:r>
          </w:p>
        </w:tc>
      </w:tr>
      <w:tr w:rsidR="00F571AC" w:rsidRPr="00A24461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18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proofErr w:type="spellStart"/>
            <w:r w:rsidRPr="00F571AC">
              <w:rPr>
                <w:lang w:val="en-US"/>
              </w:rPr>
              <w:t>rainc</w:t>
            </w:r>
            <w:proofErr w:type="spellEnd"/>
          </w:p>
        </w:tc>
        <w:tc>
          <w:tcPr>
            <w:tcW w:w="7355" w:type="dxa"/>
            <w:vAlign w:val="center"/>
          </w:tcPr>
          <w:p w:rsidR="00F571AC" w:rsidRPr="00A24461" w:rsidRDefault="00A24461" w:rsidP="00F571AC">
            <w:pPr>
              <w:ind w:firstLine="0"/>
              <w:jc w:val="center"/>
            </w:pPr>
            <w:r>
              <w:t xml:space="preserve">Количество жидких осадков из конвективных схем 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19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proofErr w:type="spellStart"/>
            <w:r w:rsidRPr="00F571AC">
              <w:rPr>
                <w:lang w:val="en-US"/>
              </w:rPr>
              <w:t>rainnc</w:t>
            </w:r>
            <w:proofErr w:type="spellEnd"/>
          </w:p>
        </w:tc>
        <w:tc>
          <w:tcPr>
            <w:tcW w:w="7355" w:type="dxa"/>
            <w:vAlign w:val="center"/>
          </w:tcPr>
          <w:p w:rsidR="00F571AC" w:rsidRPr="00A24461" w:rsidRDefault="00A24461" w:rsidP="00F571AC">
            <w:pPr>
              <w:ind w:firstLine="0"/>
              <w:jc w:val="center"/>
            </w:pPr>
            <w:r>
              <w:t>Кол-во жидких осадков</w:t>
            </w:r>
          </w:p>
        </w:tc>
      </w:tr>
      <w:tr w:rsidR="00F571AC" w:rsidRPr="00A24461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20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rh2</w:t>
            </w:r>
          </w:p>
        </w:tc>
        <w:tc>
          <w:tcPr>
            <w:tcW w:w="7355" w:type="dxa"/>
            <w:vAlign w:val="center"/>
          </w:tcPr>
          <w:p w:rsidR="00F571AC" w:rsidRPr="00A24461" w:rsidRDefault="00A24461" w:rsidP="00F571AC">
            <w:pPr>
              <w:ind w:firstLine="0"/>
              <w:jc w:val="center"/>
            </w:pPr>
            <w:r>
              <w:t>Относительная влажность на высоте 2 м.</w:t>
            </w:r>
          </w:p>
        </w:tc>
      </w:tr>
      <w:tr w:rsidR="00F571AC" w:rsidRPr="00A24461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21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rh500</w:t>
            </w:r>
          </w:p>
        </w:tc>
        <w:tc>
          <w:tcPr>
            <w:tcW w:w="7355" w:type="dxa"/>
            <w:vAlign w:val="center"/>
          </w:tcPr>
          <w:p w:rsidR="00F571AC" w:rsidRPr="00A24461" w:rsidRDefault="00A24461" w:rsidP="00F571AC">
            <w:pPr>
              <w:ind w:firstLine="0"/>
              <w:jc w:val="center"/>
            </w:pPr>
            <w:r>
              <w:t>Относительная влажность на высоте 500 гПа</w:t>
            </w:r>
          </w:p>
        </w:tc>
      </w:tr>
      <w:tr w:rsidR="00F571AC" w:rsidRPr="00A24461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lastRenderedPageBreak/>
              <w:t>22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rh850</w:t>
            </w:r>
          </w:p>
        </w:tc>
        <w:tc>
          <w:tcPr>
            <w:tcW w:w="7355" w:type="dxa"/>
            <w:vAlign w:val="center"/>
          </w:tcPr>
          <w:p w:rsidR="00F571AC" w:rsidRPr="00A24461" w:rsidRDefault="00A24461" w:rsidP="00F571AC">
            <w:pPr>
              <w:ind w:firstLine="0"/>
              <w:jc w:val="center"/>
            </w:pPr>
            <w:r>
              <w:t>Относительная влажность на высоте 850 гПа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 w:rsidRPr="00F571AC">
              <w:t>23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</w:pPr>
            <w:r w:rsidRPr="00F571AC">
              <w:t>rh925</w:t>
            </w:r>
          </w:p>
        </w:tc>
        <w:tc>
          <w:tcPr>
            <w:tcW w:w="7355" w:type="dxa"/>
            <w:vAlign w:val="center"/>
          </w:tcPr>
          <w:p w:rsidR="00F571AC" w:rsidRPr="00F571AC" w:rsidRDefault="00A24461" w:rsidP="00A24461">
            <w:pPr>
              <w:ind w:firstLine="0"/>
              <w:jc w:val="center"/>
            </w:pPr>
            <w:r>
              <w:t>Относительная влажность на высоте 925 гПа.</w:t>
            </w:r>
          </w:p>
        </w:tc>
      </w:tr>
      <w:tr w:rsidR="00F571AC" w:rsidRPr="00A24461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24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rot500</w:t>
            </w:r>
          </w:p>
        </w:tc>
        <w:tc>
          <w:tcPr>
            <w:tcW w:w="7355" w:type="dxa"/>
            <w:vAlign w:val="center"/>
          </w:tcPr>
          <w:p w:rsidR="00F571AC" w:rsidRPr="00A24461" w:rsidRDefault="00A24461" w:rsidP="00F571AC">
            <w:pPr>
              <w:ind w:firstLine="0"/>
              <w:jc w:val="center"/>
            </w:pPr>
            <w:r>
              <w:t>Ротор поля ветра на высоте 500 гПа</w:t>
            </w:r>
          </w:p>
        </w:tc>
      </w:tr>
      <w:tr w:rsidR="00F571AC" w:rsidRPr="00A24461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25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proofErr w:type="spellStart"/>
            <w:r w:rsidRPr="00F571AC">
              <w:rPr>
                <w:lang w:val="en-US"/>
              </w:rPr>
              <w:t>slptend</w:t>
            </w:r>
            <w:proofErr w:type="spellEnd"/>
          </w:p>
        </w:tc>
        <w:tc>
          <w:tcPr>
            <w:tcW w:w="7355" w:type="dxa"/>
            <w:vAlign w:val="center"/>
          </w:tcPr>
          <w:p w:rsidR="00F571AC" w:rsidRPr="00A24461" w:rsidRDefault="00A24461" w:rsidP="00F571AC">
            <w:pPr>
              <w:ind w:firstLine="0"/>
              <w:jc w:val="center"/>
            </w:pPr>
            <w:r>
              <w:t>Барическая тенденция на уровне моря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26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proofErr w:type="spellStart"/>
            <w:r w:rsidRPr="00F571AC">
              <w:rPr>
                <w:lang w:val="en-US"/>
              </w:rPr>
              <w:t>slp</w:t>
            </w:r>
            <w:proofErr w:type="spellEnd"/>
          </w:p>
        </w:tc>
        <w:tc>
          <w:tcPr>
            <w:tcW w:w="7355" w:type="dxa"/>
            <w:vAlign w:val="center"/>
          </w:tcPr>
          <w:p w:rsidR="00F571AC" w:rsidRPr="00A24461" w:rsidRDefault="00A24461" w:rsidP="00F571AC">
            <w:pPr>
              <w:ind w:firstLine="0"/>
              <w:jc w:val="center"/>
            </w:pPr>
            <w:r>
              <w:t>Давление на уровне моря</w:t>
            </w:r>
          </w:p>
        </w:tc>
      </w:tr>
      <w:tr w:rsidR="00F571AC" w:rsidRPr="00F571AC" w:rsidTr="00F571AC">
        <w:trPr>
          <w:jc w:val="center"/>
        </w:trPr>
        <w:tc>
          <w:tcPr>
            <w:tcW w:w="578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27</w:t>
            </w:r>
          </w:p>
        </w:tc>
        <w:tc>
          <w:tcPr>
            <w:tcW w:w="1497" w:type="dxa"/>
            <w:vAlign w:val="center"/>
          </w:tcPr>
          <w:p w:rsidR="00F571AC" w:rsidRPr="00F571AC" w:rsidRDefault="00F571AC" w:rsidP="00F571AC">
            <w:pPr>
              <w:ind w:firstLine="0"/>
              <w:jc w:val="center"/>
              <w:rPr>
                <w:lang w:val="en-US"/>
              </w:rPr>
            </w:pPr>
            <w:proofErr w:type="spellStart"/>
            <w:r w:rsidRPr="00F571AC">
              <w:rPr>
                <w:lang w:val="en-US"/>
              </w:rPr>
              <w:t>snownc</w:t>
            </w:r>
            <w:proofErr w:type="spellEnd"/>
          </w:p>
        </w:tc>
        <w:tc>
          <w:tcPr>
            <w:tcW w:w="7355" w:type="dxa"/>
            <w:vAlign w:val="center"/>
          </w:tcPr>
          <w:p w:rsidR="00F571AC" w:rsidRPr="00A24461" w:rsidRDefault="00A24461" w:rsidP="00F571AC">
            <w:pPr>
              <w:ind w:firstLine="0"/>
              <w:jc w:val="center"/>
            </w:pPr>
            <w:r>
              <w:t>Количество твердых осадков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28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t2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Температура воздуха на высоте 2 м.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29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t50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Температура воздуха на высоте 500 гПа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30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t85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Температура воздуха на высоте 850 гПа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31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t925</w:t>
            </w:r>
          </w:p>
        </w:tc>
        <w:tc>
          <w:tcPr>
            <w:tcW w:w="7355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>
              <w:t>Температура воздуха на высоте 925 гПа.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32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td2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Точка росы на высоте 2 м.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33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td50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Точка росы на высоте 500 гПа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34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td85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Точка росы на высоте 850 гПа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35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td925</w:t>
            </w:r>
          </w:p>
        </w:tc>
        <w:tc>
          <w:tcPr>
            <w:tcW w:w="7355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>
              <w:t>Точка росы на высоте 925 гПа.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36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tdd2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Дефицит точки росы на высоте 2 м.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37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tdd50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Дефицит точки росы на высоте 500 гПа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38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tdd85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Дефицит точки росы на высоте 850 гПа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39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tdd925</w:t>
            </w:r>
          </w:p>
        </w:tc>
        <w:tc>
          <w:tcPr>
            <w:tcW w:w="7355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>
              <w:t>Дефицит точки росы на высоте 925 гПа.</w:t>
            </w:r>
          </w:p>
        </w:tc>
      </w:tr>
      <w:tr w:rsidR="00A24461" w:rsidRPr="00F571AC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40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proofErr w:type="spellStart"/>
            <w:r w:rsidRPr="00F571AC">
              <w:rPr>
                <w:lang w:val="en-US"/>
              </w:rPr>
              <w:t>totalprecip</w:t>
            </w:r>
            <w:proofErr w:type="spellEnd"/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Общее количество осадков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41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u1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Зональная составляющая скорости ветра на высоте 10 м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42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u50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Зональная составляющая скорости ветра на высоте 500 гПа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43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u85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Зональная составляющая скорости ветра на высоте 850 гПа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44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v1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Меридиональная составляющая скорости ветра на высоте 10 м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45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v50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Меридиональная составляющая скорости ветра на высоте 500 гПа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46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v85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Меридиональная составляющая скорости ветра на высоте 850 гПа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47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w50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Вертикальная составляющая скорости ветра на высоте 500 гПа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48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w85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Вертикальная составляющая скорости ветра на высоте 850 гПа</w:t>
            </w:r>
          </w:p>
        </w:tc>
      </w:tr>
      <w:tr w:rsidR="00A24461" w:rsidRPr="00A24461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49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  <w:rPr>
                <w:lang w:val="en-US"/>
              </w:rPr>
            </w:pPr>
            <w:r w:rsidRPr="00F571AC">
              <w:rPr>
                <w:lang w:val="en-US"/>
              </w:rPr>
              <w:t>wdir1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Направление ветра на высоте 10 м</w:t>
            </w:r>
          </w:p>
        </w:tc>
      </w:tr>
      <w:tr w:rsidR="00A24461" w:rsidRPr="00F571AC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 w:rsidRPr="00F571AC">
              <w:t>50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 w:rsidRPr="00F571AC">
              <w:t>wdir50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Направление ветра на высоте 500 гПа</w:t>
            </w:r>
          </w:p>
        </w:tc>
      </w:tr>
      <w:tr w:rsidR="00A24461" w:rsidRPr="00F571AC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 w:rsidRPr="00F571AC">
              <w:t>51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 w:rsidRPr="00F571AC">
              <w:t>wdir85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Направление ветра на высоте 850 гПа</w:t>
            </w:r>
          </w:p>
        </w:tc>
      </w:tr>
      <w:tr w:rsidR="00A24461" w:rsidRPr="00F571AC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 w:rsidRPr="00F571AC">
              <w:t>52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 w:rsidRPr="00F571AC">
              <w:t>wspd1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Скорость ветра на высоте 10 м</w:t>
            </w:r>
          </w:p>
        </w:tc>
      </w:tr>
      <w:tr w:rsidR="00A24461" w:rsidRPr="00F571AC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 w:rsidRPr="00F571AC">
              <w:t>53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 w:rsidRPr="00F571AC">
              <w:t>wspd50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Скорость ветра на высоте 500 гПа</w:t>
            </w:r>
          </w:p>
        </w:tc>
      </w:tr>
      <w:tr w:rsidR="00A24461" w:rsidRPr="00F571AC" w:rsidTr="00F571AC">
        <w:trPr>
          <w:jc w:val="center"/>
        </w:trPr>
        <w:tc>
          <w:tcPr>
            <w:tcW w:w="578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 w:rsidRPr="00F571AC">
              <w:t>54</w:t>
            </w:r>
          </w:p>
        </w:tc>
        <w:tc>
          <w:tcPr>
            <w:tcW w:w="1497" w:type="dxa"/>
            <w:vAlign w:val="center"/>
          </w:tcPr>
          <w:p w:rsidR="00A24461" w:rsidRPr="00F571AC" w:rsidRDefault="00A24461" w:rsidP="00A24461">
            <w:pPr>
              <w:ind w:firstLine="0"/>
              <w:jc w:val="center"/>
            </w:pPr>
            <w:r w:rsidRPr="00F571AC">
              <w:t>wspd850</w:t>
            </w:r>
          </w:p>
        </w:tc>
        <w:tc>
          <w:tcPr>
            <w:tcW w:w="7355" w:type="dxa"/>
            <w:vAlign w:val="center"/>
          </w:tcPr>
          <w:p w:rsidR="00A24461" w:rsidRPr="00A24461" w:rsidRDefault="00A24461" w:rsidP="00A24461">
            <w:pPr>
              <w:ind w:firstLine="0"/>
              <w:jc w:val="center"/>
            </w:pPr>
            <w:r>
              <w:t>Скорость ветра на высоте 850 гПа</w:t>
            </w:r>
          </w:p>
        </w:tc>
      </w:tr>
    </w:tbl>
    <w:p w:rsidR="00A24461" w:rsidRDefault="00A24461" w:rsidP="00A24461"/>
    <w:p w:rsidR="006C7ECD" w:rsidRDefault="006C7ECD" w:rsidP="00A24461">
      <w:r>
        <w:t xml:space="preserve">Потенциальные предикторы были получены путем обработки выходных файлов с результатами расчетов модели </w:t>
      </w:r>
      <w:r>
        <w:rPr>
          <w:lang w:val="en-US"/>
        </w:rPr>
        <w:t>WRF</w:t>
      </w:r>
      <w:r>
        <w:t xml:space="preserve"> за период 2005-2009 гг.Параметры применяемой конфигурации приведены в приложении</w:t>
      </w:r>
      <w:r w:rsidR="00325434">
        <w:t xml:space="preserve"> 1</w:t>
      </w:r>
      <w:r>
        <w:t xml:space="preserve">. </w:t>
      </w:r>
      <w:r w:rsidR="00A24461">
        <w:t xml:space="preserve">Кроме того, для каждого предиктора были </w:t>
      </w:r>
      <w:r w:rsidR="00A24461">
        <w:lastRenderedPageBreak/>
        <w:t>рассчитаны минимум, максимум и среднее значение за полусутки (с 9 до 21 и с 21 до 9 часов ВСВ)</w:t>
      </w:r>
      <w:r w:rsidR="00463EC3">
        <w:t>.</w:t>
      </w:r>
    </w:p>
    <w:p w:rsidR="00A24461" w:rsidRDefault="007E2F82" w:rsidP="00A24461">
      <w:r>
        <w:t xml:space="preserve">Общая выборка разбивалась на различные классы исходя из различных способов классификации текущей ситуации. </w:t>
      </w:r>
      <w:r w:rsidR="005F369B">
        <w:t xml:space="preserve">Первая классификация опирается на календарный принцип, в котором рассматривается 19 классов. 12 «месячных» классов (янв., фев., март, …, дек.), 6 «двухмесячных» классов (янв.-фев., март-апр., … , ноя.-дек.) и 1 общий (весь год). В основу второй классификации было положено значение направления приземного ветра, было выделено 5 классов: северный, восточный, южный, западный и </w:t>
      </w:r>
      <w:proofErr w:type="spellStart"/>
      <w:r w:rsidR="005F369B">
        <w:t>маловетрие</w:t>
      </w:r>
      <w:proofErr w:type="spellEnd"/>
      <w:r w:rsidR="005F369B">
        <w:t xml:space="preserve">. </w:t>
      </w:r>
      <w:r w:rsidR="006C7ECD">
        <w:t>В последний класс попадали случаи, в которых скорость ветра была ниже 2 м/с. Третья классификация была построена аналогично предыдущей, но для ветра на высоте 850 гПа. В качестве критерия для попадания в класс «</w:t>
      </w:r>
      <w:proofErr w:type="spellStart"/>
      <w:r w:rsidR="006C7ECD">
        <w:t>маловетрено</w:t>
      </w:r>
      <w:proofErr w:type="spellEnd"/>
      <w:r w:rsidR="006C7ECD">
        <w:t>» была выбрана скорость 5 м/с.</w:t>
      </w:r>
      <w:r w:rsidR="00325434">
        <w:t xml:space="preserve"> Для заданной точки и заданной заблаговременности класс считается пригодным к дальнейшему использованию, если содержит не менее 40 случаев. </w:t>
      </w:r>
    </w:p>
    <w:p w:rsidR="00463EC3" w:rsidRDefault="00463EC3" w:rsidP="00A24461"/>
    <w:p w:rsidR="00576A58" w:rsidRDefault="00576A58" w:rsidP="00941AFF">
      <w:pPr>
        <w:pStyle w:val="1"/>
      </w:pPr>
      <w:bookmarkStart w:id="7" w:name="_Toc391277014"/>
      <w:r>
        <w:t>Составление прогнозов</w:t>
      </w:r>
      <w:bookmarkEnd w:id="7"/>
    </w:p>
    <w:p w:rsidR="008F2BED" w:rsidRPr="00672400" w:rsidRDefault="00672400" w:rsidP="00672400">
      <w:r>
        <w:t>Разрабатываемая технология MOSв первую очередь нацелена на составление прогнозов экстремальных температур, максимального ветра и суммы осадков в полусуточном разрешении, что является максимально приближенным к продукту, выпускаемому прогностическими подразделениями УГМС</w:t>
      </w:r>
    </w:p>
    <w:p w:rsidR="00364540" w:rsidRDefault="008F2BED" w:rsidP="00576A58">
      <w:r>
        <w:t>После про</w:t>
      </w:r>
      <w:r w:rsidR="00672400">
        <w:t xml:space="preserve">цедуры отбора для каждого пункта, каждого </w:t>
      </w:r>
      <w:proofErr w:type="spellStart"/>
      <w:r w:rsidR="00672400">
        <w:t>метеоэлемента</w:t>
      </w:r>
      <w:proofErr w:type="spellEnd"/>
      <w:r w:rsidR="00672400">
        <w:t xml:space="preserve"> и каждой заблаговременности имеем набор предикторов с установленными коэффициентами линейных преобразований, которые можно применять в прогностических целях. Результаты оперативного расчета модели </w:t>
      </w:r>
      <w:r w:rsidR="00672400">
        <w:rPr>
          <w:lang w:val="en-US"/>
        </w:rPr>
        <w:t>WRF</w:t>
      </w:r>
      <w:r w:rsidR="00364540">
        <w:t xml:space="preserve"> должны пройти процедуру постобработки для вычленения необходимого набора значений предикторов, к которым будут применены выявленные зависимости. </w:t>
      </w:r>
    </w:p>
    <w:p w:rsidR="00364540" w:rsidRDefault="00364540" w:rsidP="00576A58">
      <w:r>
        <w:t>Разрабатываемая технология предусматривает наличие нескольких версий преобразований, что должно в некоторой степени сделать систему более устойчивой к отсутствию необходимых значений предикторов. Если для основной версии преобразований ввиду какого-либо сбоя недостаточно данных, то можно попытаться найти допустимую для использования версию, для которой будет достаточно имеющихся данных.</w:t>
      </w:r>
    </w:p>
    <w:p w:rsidR="00364540" w:rsidRDefault="00364540" w:rsidP="00576A58">
      <w:r>
        <w:t xml:space="preserve">Результатом процедура прогноза является </w:t>
      </w:r>
      <w:r w:rsidR="00607F8A">
        <w:t xml:space="preserve">значение </w:t>
      </w:r>
      <w:proofErr w:type="spellStart"/>
      <w:r w:rsidR="00607F8A">
        <w:t>метеоэлемента</w:t>
      </w:r>
      <w:proofErr w:type="spellEnd"/>
      <w:r w:rsidR="00607F8A">
        <w:t>, отнесенное к конкретному пункту и к конкретной дате.</w:t>
      </w:r>
    </w:p>
    <w:p w:rsidR="007E2F82" w:rsidRPr="00672400" w:rsidRDefault="00325434" w:rsidP="00576A58">
      <w:r>
        <w:lastRenderedPageBreak/>
        <w:t>Для всех классов б</w:t>
      </w:r>
      <w:r w:rsidR="007E2F82">
        <w:t xml:space="preserve">ыл произведен расчет прогнозов минимальной температуры за ночь с заблаговременностью 33 и 57 часов и максимальной температуры за день с заблаговременностью 21, 45 и 69 часов. </w:t>
      </w:r>
      <w:r w:rsidR="006C7ECD">
        <w:t>Расчет производился на независимой выборке, которая была построена способом, аналогичным таковому для обучающей выборк</w:t>
      </w:r>
      <w:r>
        <w:t>и</w:t>
      </w:r>
      <w:r w:rsidR="006C7ECD">
        <w:t>, по результатам расчета за период 2010-2011 гг.</w:t>
      </w:r>
      <w:r>
        <w:t xml:space="preserve"> Если наблюдаемая ситуация попадала в класс, </w:t>
      </w:r>
      <w:r w:rsidR="00984AF0">
        <w:t xml:space="preserve">основанный на классификации по направлению ветра и </w:t>
      </w:r>
      <w:r>
        <w:t>недостаточно наполненный на этапе</w:t>
      </w:r>
      <w:r w:rsidR="00984AF0">
        <w:t xml:space="preserve"> построения регрессий, то</w:t>
      </w:r>
      <w:r>
        <w:t xml:space="preserve"> прогноз составлялся по уравнению из соответствующей календарной классификации</w:t>
      </w:r>
      <w:r w:rsidR="00A3668A">
        <w:t xml:space="preserve"> (</w:t>
      </w:r>
      <w:proofErr w:type="spellStart"/>
      <w:r w:rsidR="00A3668A">
        <w:t>общегодовой</w:t>
      </w:r>
      <w:proofErr w:type="spellEnd"/>
      <w:r w:rsidR="00A3668A">
        <w:t>)</w:t>
      </w:r>
      <w:r>
        <w:t>.</w:t>
      </w:r>
    </w:p>
    <w:p w:rsidR="00BA5C41" w:rsidRDefault="00607F8A" w:rsidP="00941AFF">
      <w:pPr>
        <w:pStyle w:val="1"/>
      </w:pPr>
      <w:bookmarkStart w:id="8" w:name="_Toc391277015"/>
      <w:r>
        <w:t>Процедура о</w:t>
      </w:r>
      <w:r w:rsidR="00BA5C41">
        <w:t>ценк</w:t>
      </w:r>
      <w:r>
        <w:t>и</w:t>
      </w:r>
      <w:bookmarkEnd w:id="8"/>
    </w:p>
    <w:p w:rsidR="00607F8A" w:rsidRDefault="00364540" w:rsidP="00BA5C41">
      <w:pPr>
        <w:ind w:firstLine="709"/>
      </w:pPr>
      <w:r>
        <w:t xml:space="preserve">Для оценки </w:t>
      </w:r>
      <w:r w:rsidR="00607F8A">
        <w:t xml:space="preserve">результат прогнозирования сравнивается с фактически наблюденным или измеренным значением. Для каждого прогноза фиксируется абсолютное отклонение и успешность (попадание в допустимые интервалы). </w:t>
      </w:r>
    </w:p>
    <w:p w:rsidR="00607F8A" w:rsidRDefault="00607F8A" w:rsidP="00607F8A">
      <w:pPr>
        <w:ind w:firstLine="709"/>
      </w:pPr>
      <w:r>
        <w:t xml:space="preserve">На основании набора отклонений и успешности согласно </w:t>
      </w:r>
      <w:r w:rsidR="00C776E2">
        <w:fldChar w:fldCharType="begin" w:fldLock="1"/>
      </w:r>
      <w:r w:rsidR="00121025">
        <w:instrText>ADDIN CSL_CITATION { "citationItems" : [ { "id" : "ITEM-1", "itemData" : { "id" : "ITEM-1", "issued" : { "date-parts" : [ [ "1991" ] ] }, "title" : "\u041c\u0435\u0442\u043e\u0434\u0438\u0447\u0435\u0441\u043a\u0438\u0435 \u0443\u043a\u0430\u0437\u0430\u043d\u0438\u044f. \u041f\u0440\u043e\u0432\u0435\u0434\u0435\u043d\u0438\u0435 \u043f\u0440\u043e\u0438\u0437\u0432\u043e\u0434\u0441\u0442\u0432\u0435\u043d\u043d\u044b\u0445 (\u043e\u043f\u0435\u0440\u0430\u0442\u0438\u0432\u043d\u044b\u0445) \u0438\u0441\u043f\u044b\u0442\u0430\u043d\u0438\u0439 \u043d\u043e\u0432\u044b\u0445 \u0438 \u0443\u0441\u043e\u0432\u0435\u0440\u0448\u0435\u043d\u0441\u0442\u0432\u043e\u0432\u0430\u043d\u043d\u044b\u0445 \u043c\u0435\u0442\u043e\u0434\u043e\u0432 \u0433\u0438\u0434\u0440\u043e\u043c\u0435\u0442\u0435\u043e\u0440\u043b\u043e\u0433\u0438\u0447\u0435\u0441\u043a\u0438\u0445 \u0438 \u0433\u0435\u043b\u0438\u043e\u0444\u0438\u0437\u0438\u0447\u0435\u0441\u043a\u0438\u0445 \u043f\u0440\u043e\u0433\u043d\u043e\u0437\u043e\u0432 : \u0420\u0414 52.27.284\u201491", "type" : "book" }, "uris" : [ "http://www.mendeley.com/documents/?uuid=03fc5d08-a5ab-430b-8393-db725c4f1257" ] } ], "mendeley" : { "previouslyFormattedCitation" : "[15]" }, "properties" : { "noteIndex" : 0 }, "schema" : "https://github.com/citation-style-language/schema/raw/master/csl-citation.json" }</w:instrText>
      </w:r>
      <w:r w:rsidR="00C776E2">
        <w:fldChar w:fldCharType="separate"/>
      </w:r>
      <w:r w:rsidR="00121025" w:rsidRPr="00121025">
        <w:rPr>
          <w:noProof/>
        </w:rPr>
        <w:t>[15]</w:t>
      </w:r>
      <w:r w:rsidR="00C776E2">
        <w:fldChar w:fldCharType="end"/>
      </w:r>
      <w:r>
        <w:t xml:space="preserve"> рассчитываются дополнительные величины, характеризующие успешность метода</w:t>
      </w:r>
      <w:r w:rsidRPr="00607F8A">
        <w:t xml:space="preserve">: </w:t>
      </w:r>
      <w:r>
        <w:t xml:space="preserve">средняя абсолютная и средняя относительная ошибки, среднеквадратическая ошибка, коэффициент </w:t>
      </w:r>
      <w:proofErr w:type="spellStart"/>
      <w:r>
        <w:t>Пирси-Обухова</w:t>
      </w:r>
      <w:proofErr w:type="spellEnd"/>
      <w:r>
        <w:t xml:space="preserve"> (для альтернативного прогноза явлений), доля попадания в заданные интервалы и пр. Кроме того, будет проводиться оценка согласно критериям для синоптических прогнозов.</w:t>
      </w:r>
      <w:r w:rsidR="00C776E2">
        <w:fldChar w:fldCharType="begin" w:fldLock="1"/>
      </w:r>
      <w:r w:rsidR="00121025">
        <w:instrText>ADDIN CSL_CITATION { "citationItems" : [ { "id" : "ITEM-1", "itemData" : { "id" : "ITEM-1", "issued" : { "date-parts" : [ [ "0" ] ] }, "title" : "\u041d\u0430\u0441\u0442\u0430\u0432\u043b\u0435\u043d\u0438\u0435 \u043f\u043e \u043a\u0440\u0430\u0442\u043a\u043e\u0441\u0440\u043e\u0447\u043d\u044b\u043c \u043f\u0440\u043e\u0433\u043d\u043e\u0437\u0430\u043c \u043f\u043e\u0433\u043e\u0434\u044b \u043e\u0431\u0449\u0435\u0433\u043e \u043d\u0430\u0437\u043d\u0430\u0447\u0435\u043d\u0438\u044f : \u0420\u0414 52.27.724 - 2009", "type" : "book" }, "uris" : [ "http://www.mendeley.com/documents/?uuid=878e46a1-b8b2-4c27-8bc4-60aebdf8458a" ] } ], "mendeley" : { "previouslyFormattedCitation" : "[1]" }, "properties" : { "noteIndex" : 0 }, "schema" : "https://github.com/citation-style-language/schema/raw/master/csl-citation.json" }</w:instrText>
      </w:r>
      <w:r w:rsidR="00C776E2">
        <w:fldChar w:fldCharType="separate"/>
      </w:r>
      <w:r w:rsidR="00121025" w:rsidRPr="00121025">
        <w:rPr>
          <w:noProof/>
        </w:rPr>
        <w:t>[1]</w:t>
      </w:r>
      <w:r w:rsidR="00C776E2">
        <w:fldChar w:fldCharType="end"/>
      </w:r>
      <w:r>
        <w:t xml:space="preserve"> Прогноз температуры по пункту считается оправдавшимся, если зафиксированные значения экстремальных температур за период не вышли из прогнозируемого интервала более, чем на 2 °С. Для ветра допускается отклонение максимальной скорости от прогнозируемого интервала на 2 м/с.  Оценка прогноза осадков производится согласно Таблице 7..</w:t>
      </w:r>
    </w:p>
    <w:p w:rsidR="00607F8A" w:rsidRDefault="00607F8A" w:rsidP="00607F8A">
      <w:pPr>
        <w:pStyle w:val="af"/>
        <w:keepNext/>
      </w:pPr>
      <w:r>
        <w:t xml:space="preserve">Таблица </w:t>
      </w:r>
      <w:r w:rsidR="00C776E2">
        <w:fldChar w:fldCharType="begin"/>
      </w:r>
      <w:r w:rsidR="00206B2F">
        <w:instrText xml:space="preserve"> SEQ Таблица \* ARABIC </w:instrText>
      </w:r>
      <w:r w:rsidR="00C776E2">
        <w:fldChar w:fldCharType="separate"/>
      </w:r>
      <w:r>
        <w:rPr>
          <w:noProof/>
        </w:rPr>
        <w:t>7</w:t>
      </w:r>
      <w:r w:rsidR="00C776E2">
        <w:rPr>
          <w:noProof/>
        </w:rPr>
        <w:fldChar w:fldCharType="end"/>
      </w:r>
      <w:r w:rsidR="00C96131" w:rsidRPr="00607F8A">
        <w:rPr>
          <w:szCs w:val="24"/>
        </w:rPr>
        <w:t>Соответствие</w:t>
      </w:r>
      <w:r w:rsidRPr="00607F8A">
        <w:rPr>
          <w:szCs w:val="24"/>
        </w:rPr>
        <w:t xml:space="preserve"> значений прогностического количества выпавших осадков (мм/ 12 часов) и фактически зафиксированных, дающее оправдавшийся прогноз количества осадков</w:t>
      </w:r>
    </w:p>
    <w:tbl>
      <w:tblPr>
        <w:tblStyle w:val="af0"/>
        <w:tblW w:w="5000" w:type="pct"/>
        <w:tblLook w:val="04A0"/>
      </w:tblPr>
      <w:tblGrid>
        <w:gridCol w:w="2585"/>
        <w:gridCol w:w="1457"/>
        <w:gridCol w:w="1746"/>
        <w:gridCol w:w="1746"/>
        <w:gridCol w:w="2037"/>
      </w:tblGrid>
      <w:tr w:rsidR="00607F8A" w:rsidTr="00607F8A">
        <w:tc>
          <w:tcPr>
            <w:tcW w:w="1350" w:type="pct"/>
            <w:vMerge w:val="restar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</w:p>
        </w:tc>
        <w:tc>
          <w:tcPr>
            <w:tcW w:w="1673" w:type="pct"/>
            <w:gridSpan w:val="2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Жидкие и смешанные осадки</w:t>
            </w:r>
          </w:p>
        </w:tc>
        <w:tc>
          <w:tcPr>
            <w:tcW w:w="1976" w:type="pct"/>
            <w:gridSpan w:val="2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Твердые осадки</w:t>
            </w:r>
          </w:p>
        </w:tc>
      </w:tr>
      <w:tr w:rsidR="00607F8A" w:rsidTr="00607F8A">
        <w:tc>
          <w:tcPr>
            <w:tcW w:w="0" w:type="auto"/>
            <w:vMerge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spacing w:line="240" w:lineRule="auto"/>
              <w:ind w:firstLine="0"/>
              <w:rPr>
                <w:szCs w:val="24"/>
                <w:lang w:eastAsia="en-US"/>
              </w:rPr>
            </w:pPr>
          </w:p>
        </w:tc>
        <w:tc>
          <w:tcPr>
            <w:tcW w:w="761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Прогноз</w:t>
            </w:r>
          </w:p>
        </w:tc>
        <w:tc>
          <w:tcPr>
            <w:tcW w:w="912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Факт</w:t>
            </w:r>
          </w:p>
        </w:tc>
        <w:tc>
          <w:tcPr>
            <w:tcW w:w="912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Прогноз</w:t>
            </w:r>
          </w:p>
        </w:tc>
        <w:tc>
          <w:tcPr>
            <w:tcW w:w="1064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Факт</w:t>
            </w:r>
          </w:p>
        </w:tc>
      </w:tr>
      <w:tr w:rsidR="00607F8A" w:rsidTr="00607F8A">
        <w:tc>
          <w:tcPr>
            <w:tcW w:w="1350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Без осадков </w:t>
            </w:r>
          </w:p>
        </w:tc>
        <w:tc>
          <w:tcPr>
            <w:tcW w:w="761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0 мм</w:t>
            </w:r>
          </w:p>
        </w:tc>
        <w:tc>
          <w:tcPr>
            <w:tcW w:w="912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0÷3 мм</w:t>
            </w:r>
          </w:p>
        </w:tc>
        <w:tc>
          <w:tcPr>
            <w:tcW w:w="912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0 мм</w:t>
            </w:r>
          </w:p>
        </w:tc>
        <w:tc>
          <w:tcPr>
            <w:tcW w:w="1064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0÷2 мм</w:t>
            </w:r>
          </w:p>
        </w:tc>
      </w:tr>
      <w:tr w:rsidR="00607F8A" w:rsidTr="00607F8A">
        <w:tc>
          <w:tcPr>
            <w:tcW w:w="1350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Небольшие осадки </w:t>
            </w:r>
          </w:p>
        </w:tc>
        <w:tc>
          <w:tcPr>
            <w:tcW w:w="761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0÷3 мм</w:t>
            </w:r>
          </w:p>
        </w:tc>
        <w:tc>
          <w:tcPr>
            <w:tcW w:w="912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0.1÷10 мм</w:t>
            </w:r>
          </w:p>
        </w:tc>
        <w:tc>
          <w:tcPr>
            <w:tcW w:w="912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0÷2 мм</w:t>
            </w:r>
          </w:p>
        </w:tc>
        <w:tc>
          <w:tcPr>
            <w:tcW w:w="1064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0.1÷5 мм</w:t>
            </w:r>
          </w:p>
        </w:tc>
      </w:tr>
      <w:tr w:rsidR="00607F8A" w:rsidTr="00607F8A">
        <w:tc>
          <w:tcPr>
            <w:tcW w:w="1350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Умеренные </w:t>
            </w:r>
          </w:p>
        </w:tc>
        <w:tc>
          <w:tcPr>
            <w:tcW w:w="761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4÷14 мм</w:t>
            </w:r>
          </w:p>
        </w:tc>
        <w:tc>
          <w:tcPr>
            <w:tcW w:w="912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3÷35 мм</w:t>
            </w:r>
          </w:p>
        </w:tc>
        <w:tc>
          <w:tcPr>
            <w:tcW w:w="912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3÷6 мм</w:t>
            </w:r>
          </w:p>
        </w:tc>
        <w:tc>
          <w:tcPr>
            <w:tcW w:w="1064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2÷14 мм</w:t>
            </w:r>
          </w:p>
        </w:tc>
      </w:tr>
      <w:tr w:rsidR="00607F8A" w:rsidTr="00607F8A">
        <w:tc>
          <w:tcPr>
            <w:tcW w:w="1350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 xml:space="preserve">Сильные </w:t>
            </w:r>
          </w:p>
        </w:tc>
        <w:tc>
          <w:tcPr>
            <w:tcW w:w="761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5÷49 мм</w:t>
            </w:r>
          </w:p>
        </w:tc>
        <w:tc>
          <w:tcPr>
            <w:tcW w:w="912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7÷50 мм</w:t>
            </w:r>
          </w:p>
        </w:tc>
        <w:tc>
          <w:tcPr>
            <w:tcW w:w="912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7÷19 мм</w:t>
            </w:r>
          </w:p>
        </w:tc>
        <w:tc>
          <w:tcPr>
            <w:tcW w:w="1064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7÷25 мм</w:t>
            </w:r>
          </w:p>
        </w:tc>
      </w:tr>
      <w:tr w:rsidR="00607F8A" w:rsidTr="00607F8A">
        <w:tc>
          <w:tcPr>
            <w:tcW w:w="1350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Очень сильные</w:t>
            </w:r>
          </w:p>
        </w:tc>
        <w:tc>
          <w:tcPr>
            <w:tcW w:w="761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≥50 мм</w:t>
            </w:r>
          </w:p>
        </w:tc>
        <w:tc>
          <w:tcPr>
            <w:tcW w:w="912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≥35 мм</w:t>
            </w:r>
          </w:p>
        </w:tc>
        <w:tc>
          <w:tcPr>
            <w:tcW w:w="912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≥20 мм</w:t>
            </w:r>
          </w:p>
        </w:tc>
        <w:tc>
          <w:tcPr>
            <w:tcW w:w="1064" w:type="pct"/>
            <w:tcBorders>
              <w:top w:val="single" w:sz="4" w:space="0" w:color="000000" w:themeColor="text1"/>
              <w:left w:val="single" w:sz="4" w:space="0" w:color="000000" w:themeColor="text1"/>
              <w:bottom w:val="single" w:sz="4" w:space="0" w:color="000000" w:themeColor="text1"/>
              <w:right w:val="single" w:sz="4" w:space="0" w:color="000000" w:themeColor="text1"/>
            </w:tcBorders>
            <w:vAlign w:val="center"/>
            <w:hideMark/>
          </w:tcPr>
          <w:p w:rsidR="00607F8A" w:rsidRDefault="00607F8A" w:rsidP="00607F8A">
            <w:pPr>
              <w:ind w:firstLine="0"/>
              <w:jc w:val="center"/>
              <w:rPr>
                <w:szCs w:val="24"/>
              </w:rPr>
            </w:pPr>
            <w:r>
              <w:rPr>
                <w:szCs w:val="24"/>
              </w:rPr>
              <w:t>≥15 мм</w:t>
            </w:r>
          </w:p>
        </w:tc>
      </w:tr>
    </w:tbl>
    <w:p w:rsidR="00943828" w:rsidRDefault="00943828" w:rsidP="00BA5C41">
      <w:pPr>
        <w:ind w:firstLine="709"/>
      </w:pPr>
    </w:p>
    <w:p w:rsidR="00943828" w:rsidRPr="003E60D2" w:rsidRDefault="00943828" w:rsidP="00943828">
      <w:pPr>
        <w:pStyle w:val="1"/>
        <w:rPr>
          <w:caps w:val="0"/>
        </w:rPr>
      </w:pPr>
      <w:bookmarkStart w:id="9" w:name="_Toc391277016"/>
      <w:r w:rsidRPr="003E60D2">
        <w:lastRenderedPageBreak/>
        <w:t>Заключение</w:t>
      </w:r>
      <w:bookmarkEnd w:id="9"/>
    </w:p>
    <w:p w:rsidR="00943828" w:rsidRDefault="00943828" w:rsidP="00943828">
      <w:pPr>
        <w:adjustRightInd w:val="0"/>
        <w:ind w:firstLine="708"/>
      </w:pPr>
      <w:r>
        <w:t>В отчёте изложены результаты работ по теме. Основные выводы заключаются в следующем.</w:t>
      </w:r>
    </w:p>
    <w:p w:rsidR="007E6F0A" w:rsidRDefault="00735718" w:rsidP="007E6F0A">
      <w:pPr>
        <w:pStyle w:val="ae"/>
        <w:numPr>
          <w:ilvl w:val="1"/>
          <w:numId w:val="4"/>
        </w:numPr>
        <w:adjustRightInd w:val="0"/>
        <w:snapToGrid w:val="0"/>
        <w:ind w:left="709"/>
      </w:pPr>
      <w:r>
        <w:t xml:space="preserve">Произведен обзор технология и методик </w:t>
      </w:r>
      <w:r>
        <w:rPr>
          <w:lang w:val="en-US"/>
        </w:rPr>
        <w:t>MOS</w:t>
      </w:r>
      <w:r>
        <w:t xml:space="preserve">с докладом на двух семинарах. </w:t>
      </w:r>
      <w:r w:rsidR="00943828">
        <w:t>Разработана схема хранения данных</w:t>
      </w:r>
      <w:r>
        <w:t xml:space="preserve"> и реализована в виде БД под управлением </w:t>
      </w:r>
      <w:r>
        <w:rPr>
          <w:lang w:val="en-US"/>
        </w:rPr>
        <w:t>MSSLQServer</w:t>
      </w:r>
      <w:r w:rsidR="007E6F0A">
        <w:t>. Разработан прототип информационной системы,</w:t>
      </w:r>
      <w:r w:rsidR="00943828">
        <w:t xml:space="preserve"> реализованы модули построения регрессий, отбора предикторов, составления прогнозов. </w:t>
      </w:r>
      <w:r w:rsidR="007E6F0A">
        <w:t>Реализован модуль постобработки результатов расчета для получения значений необходимых предикторов и последующей передачи их в информационную систему.</w:t>
      </w:r>
    </w:p>
    <w:p w:rsidR="00943828" w:rsidRPr="00943828" w:rsidRDefault="00943828" w:rsidP="007E6F0A">
      <w:pPr>
        <w:pStyle w:val="ae"/>
        <w:numPr>
          <w:ilvl w:val="1"/>
          <w:numId w:val="4"/>
        </w:numPr>
        <w:adjustRightInd w:val="0"/>
        <w:snapToGrid w:val="0"/>
        <w:ind w:left="709"/>
      </w:pPr>
      <w:r>
        <w:t xml:space="preserve">Произведен расчет однородного ряда прогнозов модели </w:t>
      </w:r>
      <w:r w:rsidRPr="000776FE">
        <w:rPr>
          <w:lang w:val="en-US"/>
        </w:rPr>
        <w:t>WRF</w:t>
      </w:r>
      <w:r>
        <w:t xml:space="preserve"> с шагом сетки 5 км и заблаговременность 72 часа за период 2005-2012 гг.</w:t>
      </w:r>
    </w:p>
    <w:p w:rsidR="00943828" w:rsidRDefault="00A51287" w:rsidP="007E6F0A">
      <w:pPr>
        <w:pStyle w:val="ae"/>
        <w:numPr>
          <w:ilvl w:val="1"/>
          <w:numId w:val="4"/>
        </w:numPr>
        <w:adjustRightInd w:val="0"/>
        <w:snapToGrid w:val="0"/>
        <w:ind w:left="709"/>
      </w:pPr>
      <w:r>
        <w:t>Произведена оценка прогнозов экстремальной температуры за полусутки</w:t>
      </w:r>
    </w:p>
    <w:p w:rsidR="00BA5C41" w:rsidRDefault="000776FE" w:rsidP="00B169BD">
      <w:pPr>
        <w:pStyle w:val="ae"/>
        <w:numPr>
          <w:ilvl w:val="1"/>
          <w:numId w:val="4"/>
        </w:numPr>
        <w:adjustRightInd w:val="0"/>
        <w:snapToGrid w:val="0"/>
        <w:ind w:left="709"/>
      </w:pPr>
      <w:r>
        <w:t xml:space="preserve">Тема требует продления до </w:t>
      </w:r>
      <w:r w:rsidR="00A51287">
        <w:t>конца</w:t>
      </w:r>
      <w:r>
        <w:t xml:space="preserve"> 2014 года.</w:t>
      </w:r>
      <w:r w:rsidR="00BA5C41">
        <w:br w:type="page"/>
      </w:r>
    </w:p>
    <w:p w:rsidR="006C7ECD" w:rsidRDefault="006C7ECD" w:rsidP="000776FE">
      <w:pPr>
        <w:pStyle w:val="1"/>
      </w:pPr>
      <w:bookmarkStart w:id="10" w:name="_Toc391277017"/>
      <w:r>
        <w:lastRenderedPageBreak/>
        <w:t>Приложение 1</w:t>
      </w:r>
      <w:r w:rsidR="00325434">
        <w:t>. Параметры конфигурации модели</w:t>
      </w:r>
      <w:bookmarkEnd w:id="10"/>
    </w:p>
    <w:p w:rsidR="006C7ECD" w:rsidRPr="00A51287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eastAsia="en-US"/>
        </w:rPr>
      </w:pPr>
      <w:r w:rsidRPr="00A51287">
        <w:rPr>
          <w:rFonts w:ascii="Lucida Console" w:eastAsiaTheme="minorHAnsi" w:hAnsi="Lucida Console" w:cs="Lucida Console"/>
          <w:color w:val="auto"/>
          <w:sz w:val="18"/>
          <w:szCs w:val="18"/>
          <w:lang w:eastAsia="en-US"/>
        </w:rPr>
        <w:t xml:space="preserve">// </w:t>
      </w: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globalattributes</w:t>
      </w:r>
      <w:r w:rsidRPr="00A51287">
        <w:rPr>
          <w:rFonts w:ascii="Lucida Console" w:eastAsiaTheme="minorHAnsi" w:hAnsi="Lucida Console" w:cs="Lucida Console"/>
          <w:color w:val="auto"/>
          <w:sz w:val="18"/>
          <w:szCs w:val="18"/>
          <w:lang w:eastAsia="en-US"/>
        </w:rPr>
        <w:t>: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TITLE = " OUTPUT FROM WRF V3.4.1 MODEL"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TART_DATE = "2012-12-28_12:00:00"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IMULATION_START_DATE = "2012-12-28_12:00:00"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WEST-EAST_GRID_DIMENSION = 15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OUTH-NORTH_GRID_DIMENSION = 15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BOTTOM-TOP_GRID_DIMENSION = 28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DX = 5000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DY = 5000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GRIDTYPE = "C"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DIFF_OPT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KM_OPT = 4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DAMP_OPT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DAMPCOEF = 0.2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KHDIF = 0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KVDIF = 0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MP_PHYSICS = 8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RA_LW_PHYSICS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RA_SW_PHYSICS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F_SFCLAY_PHYSICS = 2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F_SURFACE_PHYSICS = 2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BL_PBL_PHYSICS = 2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CU_PHYSICS = 5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URFACE_INPUT_SOURCE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ST_UPDATE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GRID_FDDA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GFDDA_INTERVAL_M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GFDDA_END_H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GRID_SFDDA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GFDDA_INTERVAL_M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GFDDA_END_H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HYPSOMETRIC_OPT = 2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F_URBAN_PHYSICS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HCU_PHYSICS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MFSHCONV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FEEDBACK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MOOTH_OPTION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WRAD_SCAT = 1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W_DAMPING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MOIST_ADV_OPT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CALAR_ADV_OPT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TKE_ADV_OPT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DIFF_6TH_OPT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DIFF_6TH_FACTOR = 0.12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OBS_NUDGE_OPT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BUCKET_MM = -1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BUCKET_J = -1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PREC_ACC_DT = 0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OMLCALL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ISFTCFLX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ISHALLOW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DFI_OPT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WEST-EAST_PATCH_START_UNSTAG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WEST-EAST_PATCH_END_UNSTAG = 149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WEST-EAST_PATCH_START_STAG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WEST-EAST_PATCH_END_STAG = 15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OUTH-NORTH_PATCH_START_UNSTAG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OUTH-NORTH_PATCH_END_UNSTAG = 149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OUTH-NORTH_PATCH_START_STAG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OUTH-NORTH_PATCH_END_STAG = 15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BOTTOM-TOP_PATCH_START_UNSTAG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BOTTOM-TOP_PATCH_END_UNSTAG = 27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BOTTOM-TOP_PATCH_START_STAG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BOTTOM-TOP_PATCH_END_STAG = 28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GRID_ID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PARENT_ID = 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I_PARENT_START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J_PARENT_START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PARENT_GRID_RATIO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DT = 30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CEN_LAT = 45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CEN_LON = 134.5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TRUELAT1 = 45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TRUELAT2 = 45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MOAD_CEN_LAT = 45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STAND_LON = 134.5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lastRenderedPageBreak/>
        <w:t>:POLE_LAT = 90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POLE_LON = 0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GMT = 12.f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JULYR = 2012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JULDAY = 363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MAP_PROJ = 1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MMINLU = "MODIFIED_IGBP_MODIS_NOAH"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NUM_LAND_CAT = 20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ISWATER = 17 ;</w:t>
      </w:r>
    </w:p>
    <w:p w:rsidR="006C7ECD" w:rsidRP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</w:pPr>
      <w:r w:rsidRPr="006C7ECD">
        <w:rPr>
          <w:rFonts w:ascii="Lucida Console" w:eastAsiaTheme="minorHAnsi" w:hAnsi="Lucida Console" w:cs="Lucida Console"/>
          <w:color w:val="auto"/>
          <w:sz w:val="18"/>
          <w:szCs w:val="18"/>
          <w:lang w:val="en-US" w:eastAsia="en-US"/>
        </w:rPr>
        <w:t>:ISLAKE = -1 ;</w:t>
      </w:r>
    </w:p>
    <w:p w:rsid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eastAsia="en-US"/>
        </w:rPr>
      </w:pPr>
      <w:r>
        <w:rPr>
          <w:rFonts w:ascii="Lucida Console" w:eastAsiaTheme="minorHAnsi" w:hAnsi="Lucida Console" w:cs="Lucida Console"/>
          <w:color w:val="auto"/>
          <w:sz w:val="18"/>
          <w:szCs w:val="18"/>
          <w:lang w:eastAsia="en-US"/>
        </w:rPr>
        <w:t>:ISICE = 15 ;</w:t>
      </w:r>
    </w:p>
    <w:p w:rsid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eastAsia="en-US"/>
        </w:rPr>
      </w:pPr>
      <w:r>
        <w:rPr>
          <w:rFonts w:ascii="Lucida Console" w:eastAsiaTheme="minorHAnsi" w:hAnsi="Lucida Console" w:cs="Lucida Console"/>
          <w:color w:val="auto"/>
          <w:sz w:val="18"/>
          <w:szCs w:val="18"/>
          <w:lang w:eastAsia="en-US"/>
        </w:rPr>
        <w:t>:ISURBAN = 13 ;</w:t>
      </w:r>
    </w:p>
    <w:p w:rsidR="006C7ECD" w:rsidRDefault="006C7ECD" w:rsidP="006C7ECD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="Lucida Console" w:eastAsiaTheme="minorHAnsi" w:hAnsi="Lucida Console" w:cs="Lucida Console"/>
          <w:color w:val="auto"/>
          <w:sz w:val="18"/>
          <w:szCs w:val="18"/>
          <w:lang w:eastAsia="en-US"/>
        </w:rPr>
      </w:pPr>
      <w:r>
        <w:rPr>
          <w:rFonts w:ascii="Lucida Console" w:eastAsiaTheme="minorHAnsi" w:hAnsi="Lucida Console" w:cs="Lucida Console"/>
          <w:color w:val="auto"/>
          <w:sz w:val="18"/>
          <w:szCs w:val="18"/>
          <w:lang w:eastAsia="en-US"/>
        </w:rPr>
        <w:t>:ISOILWATER = 14 ;</w:t>
      </w:r>
    </w:p>
    <w:p w:rsidR="006C7ECD" w:rsidRPr="006C7ECD" w:rsidRDefault="006C7ECD" w:rsidP="006C7ECD"/>
    <w:p w:rsidR="006C7ECD" w:rsidRDefault="006C7ECD">
      <w:pPr>
        <w:spacing w:after="160" w:line="259" w:lineRule="auto"/>
        <w:ind w:firstLine="0"/>
        <w:jc w:val="left"/>
      </w:pPr>
      <w:r>
        <w:br w:type="page"/>
      </w:r>
    </w:p>
    <w:p w:rsidR="006C7ECD" w:rsidRPr="006C7ECD" w:rsidRDefault="006C7ECD" w:rsidP="006C7ECD"/>
    <w:p w:rsidR="00BA5C41" w:rsidRDefault="000776FE" w:rsidP="000776FE">
      <w:pPr>
        <w:pStyle w:val="1"/>
      </w:pPr>
      <w:bookmarkStart w:id="11" w:name="_Toc391277018"/>
      <w:r>
        <w:t>Список использованных источников</w:t>
      </w:r>
      <w:bookmarkEnd w:id="11"/>
    </w:p>
    <w:p w:rsidR="00121025" w:rsidRPr="00121025" w:rsidRDefault="00C776E2">
      <w:pPr>
        <w:pStyle w:val="ad"/>
        <w:ind w:left="640" w:hanging="640"/>
        <w:divId w:val="1554195894"/>
        <w:rPr>
          <w:noProof/>
        </w:rPr>
      </w:pPr>
      <w:r w:rsidRPr="00C776E2">
        <w:fldChar w:fldCharType="begin" w:fldLock="1"/>
      </w:r>
      <w:r w:rsidR="00410307" w:rsidRPr="008F2BED">
        <w:rPr>
          <w:lang w:val="en-US"/>
        </w:rPr>
        <w:instrText>ADDINMendeleyBibliographyCSL</w:instrText>
      </w:r>
      <w:r w:rsidR="00410307" w:rsidRPr="00F2334B">
        <w:instrText>_</w:instrText>
      </w:r>
      <w:r w:rsidR="00410307" w:rsidRPr="008F2BED">
        <w:rPr>
          <w:lang w:val="en-US"/>
        </w:rPr>
        <w:instrText>BIBLIOGRAPHY</w:instrText>
      </w:r>
      <w:r w:rsidRPr="00C776E2">
        <w:fldChar w:fldCharType="separate"/>
      </w:r>
      <w:r w:rsidR="00121025" w:rsidRPr="00121025">
        <w:rPr>
          <w:noProof/>
        </w:rPr>
        <w:t xml:space="preserve">1. </w:t>
      </w:r>
      <w:r w:rsidR="00121025" w:rsidRPr="00121025">
        <w:rPr>
          <w:noProof/>
        </w:rPr>
        <w:tab/>
        <w:t>Наставление по краткосрочным прогнозам погоды общего назначения : РД 52.27.724 - 2009.</w:t>
      </w:r>
    </w:p>
    <w:p w:rsidR="00121025" w:rsidRPr="00F2334B" w:rsidRDefault="00121025">
      <w:pPr>
        <w:pStyle w:val="ad"/>
        <w:ind w:left="640" w:hanging="640"/>
        <w:divId w:val="1554195894"/>
        <w:rPr>
          <w:noProof/>
          <w:lang w:val="en-US"/>
        </w:rPr>
      </w:pPr>
      <w:r w:rsidRPr="00F2334B">
        <w:rPr>
          <w:noProof/>
          <w:lang w:val="en-US"/>
        </w:rPr>
        <w:t xml:space="preserve">2. </w:t>
      </w:r>
      <w:r w:rsidRPr="00F2334B">
        <w:rPr>
          <w:noProof/>
          <w:lang w:val="en-US"/>
        </w:rPr>
        <w:tab/>
        <w:t>Marzban C., Sandgathe S., Kalnay E. MOS, Perfect Prog, and Reanalysis // Mon. Weather Rev. 2006. Vol. 134, № 2. P. 657–663.</w:t>
      </w:r>
    </w:p>
    <w:p w:rsidR="00121025" w:rsidRPr="00F2334B" w:rsidRDefault="00121025">
      <w:pPr>
        <w:pStyle w:val="ad"/>
        <w:ind w:left="640" w:hanging="640"/>
        <w:divId w:val="1554195894"/>
        <w:rPr>
          <w:noProof/>
          <w:lang w:val="en-US"/>
        </w:rPr>
      </w:pPr>
      <w:r w:rsidRPr="00F2334B">
        <w:rPr>
          <w:noProof/>
          <w:lang w:val="en-US"/>
        </w:rPr>
        <w:t xml:space="preserve">3. </w:t>
      </w:r>
      <w:r w:rsidRPr="00F2334B">
        <w:rPr>
          <w:noProof/>
          <w:lang w:val="en-US"/>
        </w:rPr>
        <w:tab/>
        <w:t>Klein W.H., Lewis B., Enger I. Objective prediction of five-day mean temperatures during winter. // J. Meteorol. 1959. Vol. 16, № 6. P. 672–682.</w:t>
      </w:r>
    </w:p>
    <w:p w:rsidR="00121025" w:rsidRPr="00F2334B" w:rsidRDefault="00121025">
      <w:pPr>
        <w:pStyle w:val="ad"/>
        <w:ind w:left="640" w:hanging="640"/>
        <w:divId w:val="1554195894"/>
        <w:rPr>
          <w:noProof/>
          <w:lang w:val="en-US"/>
        </w:rPr>
      </w:pPr>
      <w:r w:rsidRPr="00F2334B">
        <w:rPr>
          <w:noProof/>
          <w:lang w:val="en-US"/>
        </w:rPr>
        <w:t xml:space="preserve">4. </w:t>
      </w:r>
      <w:r w:rsidRPr="00F2334B">
        <w:rPr>
          <w:noProof/>
          <w:lang w:val="en-US"/>
        </w:rPr>
        <w:tab/>
        <w:t>Klein W.H., Glahn H.R. Forecasting local weather by means of model output statistics // Bull. Am. Meteorol. Soc. 1974. Vol. 55, № 10. P. 1217–1227.</w:t>
      </w:r>
    </w:p>
    <w:p w:rsidR="00121025" w:rsidRPr="00F2334B" w:rsidRDefault="00121025">
      <w:pPr>
        <w:pStyle w:val="ad"/>
        <w:ind w:left="640" w:hanging="640"/>
        <w:divId w:val="1554195894"/>
        <w:rPr>
          <w:noProof/>
          <w:lang w:val="en-US"/>
        </w:rPr>
      </w:pPr>
      <w:r w:rsidRPr="00F2334B">
        <w:rPr>
          <w:noProof/>
          <w:lang w:val="en-US"/>
        </w:rPr>
        <w:t xml:space="preserve">5. </w:t>
      </w:r>
      <w:r w:rsidRPr="00F2334B">
        <w:rPr>
          <w:noProof/>
          <w:lang w:val="en-US"/>
        </w:rPr>
        <w:tab/>
        <w:t>Glahn H.R., Lowry D.A. The use of model output statistics (MOS) in objective weather forecasting. // J. Appl. Meteorol. 1972. Vol. 11, № 8. P. 1203–1211.</w:t>
      </w:r>
    </w:p>
    <w:p w:rsidR="00121025" w:rsidRPr="00F2334B" w:rsidRDefault="00121025">
      <w:pPr>
        <w:pStyle w:val="ad"/>
        <w:ind w:left="640" w:hanging="640"/>
        <w:divId w:val="1554195894"/>
        <w:rPr>
          <w:noProof/>
          <w:lang w:val="en-US"/>
        </w:rPr>
      </w:pPr>
      <w:r w:rsidRPr="00F2334B">
        <w:rPr>
          <w:noProof/>
          <w:lang w:val="en-US"/>
        </w:rPr>
        <w:t xml:space="preserve">6. </w:t>
      </w:r>
      <w:r w:rsidRPr="00F2334B">
        <w:rPr>
          <w:noProof/>
          <w:lang w:val="en-US"/>
        </w:rPr>
        <w:tab/>
        <w:t>Lemcke C., Kruizinga S. Model output statistics forecasts: three years of operational experience in the Netherlands // Mon. Weather Rev. 1988. Vol. 116, № 5. P. 1077–1090.</w:t>
      </w:r>
    </w:p>
    <w:p w:rsidR="00121025" w:rsidRPr="00F2334B" w:rsidRDefault="00121025">
      <w:pPr>
        <w:pStyle w:val="ad"/>
        <w:ind w:left="640" w:hanging="640"/>
        <w:divId w:val="1554195894"/>
        <w:rPr>
          <w:noProof/>
          <w:lang w:val="en-US"/>
        </w:rPr>
      </w:pPr>
      <w:r w:rsidRPr="00F2334B">
        <w:rPr>
          <w:noProof/>
          <w:lang w:val="en-US"/>
        </w:rPr>
        <w:t xml:space="preserve">7. </w:t>
      </w:r>
      <w:r w:rsidRPr="00F2334B">
        <w:rPr>
          <w:noProof/>
          <w:lang w:val="en-US"/>
        </w:rPr>
        <w:tab/>
        <w:t>Klein W.H. Objective Specification of Monthly Mean Surface Temperature from Mean 700 mb Heights in Winter // Mon. Weather Rev. 1983. Vol. 111, № 4. P. 674–691.</w:t>
      </w:r>
    </w:p>
    <w:p w:rsidR="00121025" w:rsidRPr="00F2334B" w:rsidRDefault="00121025">
      <w:pPr>
        <w:pStyle w:val="ad"/>
        <w:ind w:left="640" w:hanging="640"/>
        <w:divId w:val="1554195894"/>
        <w:rPr>
          <w:noProof/>
          <w:lang w:val="en-US"/>
        </w:rPr>
      </w:pPr>
      <w:r w:rsidRPr="00F2334B">
        <w:rPr>
          <w:noProof/>
          <w:lang w:val="en-US"/>
        </w:rPr>
        <w:t xml:space="preserve">8. </w:t>
      </w:r>
      <w:r w:rsidRPr="00F2334B">
        <w:rPr>
          <w:noProof/>
          <w:lang w:val="en-US"/>
        </w:rPr>
        <w:tab/>
        <w:t>Bochkanov S. ALGLIB [Online]. URL: http://alglib.sources.ru.</w:t>
      </w:r>
    </w:p>
    <w:p w:rsidR="00121025" w:rsidRPr="00F2334B" w:rsidRDefault="00121025" w:rsidP="0048202D">
      <w:pPr>
        <w:pStyle w:val="ad"/>
        <w:ind w:left="640" w:hanging="640"/>
        <w:divId w:val="1554195894"/>
        <w:rPr>
          <w:noProof/>
          <w:lang w:val="en-US"/>
        </w:rPr>
      </w:pPr>
      <w:r w:rsidRPr="00F2334B">
        <w:rPr>
          <w:noProof/>
          <w:lang w:val="en-US"/>
        </w:rPr>
        <w:t xml:space="preserve">9. </w:t>
      </w:r>
      <w:r w:rsidRPr="00F2334B">
        <w:rPr>
          <w:noProof/>
          <w:lang w:val="en-US"/>
        </w:rPr>
        <w:tab/>
        <w:t>Hart K.A. et al. An evaluation of mesoscale-model-based model output statistics (MOS) during the 2002 Olympic and Paralympic Winter Games // Weather Forecast. 2004. Vol. 19, № 2. P. 200–218.</w:t>
      </w:r>
    </w:p>
    <w:p w:rsidR="00121025" w:rsidRPr="00F2334B" w:rsidRDefault="00121025">
      <w:pPr>
        <w:pStyle w:val="ad"/>
        <w:ind w:left="640" w:hanging="640"/>
        <w:divId w:val="1554195894"/>
        <w:rPr>
          <w:noProof/>
          <w:lang w:val="en-US"/>
        </w:rPr>
      </w:pPr>
      <w:r w:rsidRPr="00F2334B">
        <w:rPr>
          <w:noProof/>
          <w:lang w:val="en-US"/>
        </w:rPr>
        <w:t xml:space="preserve">10. </w:t>
      </w:r>
      <w:r w:rsidRPr="00F2334B">
        <w:rPr>
          <w:noProof/>
          <w:lang w:val="en-US"/>
        </w:rPr>
        <w:tab/>
        <w:t>Wilson L.J., Vallée M. The Canadian updateable model output statistics (UMOS) system: Design and development tests // Weather Forecast. 2002. Vol. 17, № 2. P. 206–222.</w:t>
      </w:r>
    </w:p>
    <w:p w:rsidR="00121025" w:rsidRPr="00F2334B" w:rsidRDefault="00121025">
      <w:pPr>
        <w:pStyle w:val="ad"/>
        <w:ind w:left="640" w:hanging="640"/>
        <w:divId w:val="1554195894"/>
        <w:rPr>
          <w:noProof/>
          <w:lang w:val="en-US"/>
        </w:rPr>
      </w:pPr>
      <w:r w:rsidRPr="00F2334B">
        <w:rPr>
          <w:noProof/>
          <w:lang w:val="en-US"/>
        </w:rPr>
        <w:t xml:space="preserve">11. </w:t>
      </w:r>
      <w:r w:rsidRPr="00F2334B">
        <w:rPr>
          <w:noProof/>
          <w:lang w:val="en-US"/>
        </w:rPr>
        <w:tab/>
        <w:t>Sokol Z. MOS-Based Precipitation Forecasts for River Basins // Weather Forecast. 2003. Vol. 18. P. 769–781.</w:t>
      </w:r>
    </w:p>
    <w:p w:rsidR="00121025" w:rsidRPr="00F2334B" w:rsidRDefault="00121025">
      <w:pPr>
        <w:pStyle w:val="ad"/>
        <w:ind w:left="640" w:hanging="640"/>
        <w:divId w:val="1554195894"/>
        <w:rPr>
          <w:noProof/>
          <w:lang w:val="en-US"/>
        </w:rPr>
      </w:pPr>
      <w:r w:rsidRPr="00F2334B">
        <w:rPr>
          <w:noProof/>
          <w:lang w:val="en-US"/>
        </w:rPr>
        <w:t xml:space="preserve">12. </w:t>
      </w:r>
      <w:r w:rsidRPr="00F2334B">
        <w:rPr>
          <w:noProof/>
          <w:lang w:val="en-US"/>
        </w:rPr>
        <w:tab/>
        <w:t>Brier G.W. Verification of forecasts expressed in terms of probability // Mon. Weather Rev. 1950. Vol. 78, № 1. P. 1–3.</w:t>
      </w:r>
    </w:p>
    <w:p w:rsidR="00121025" w:rsidRPr="00F2334B" w:rsidRDefault="00121025">
      <w:pPr>
        <w:pStyle w:val="ad"/>
        <w:ind w:left="640" w:hanging="640"/>
        <w:divId w:val="1554195894"/>
        <w:rPr>
          <w:noProof/>
          <w:lang w:val="en-US"/>
        </w:rPr>
      </w:pPr>
      <w:r w:rsidRPr="00F2334B">
        <w:rPr>
          <w:noProof/>
          <w:lang w:val="en-US"/>
        </w:rPr>
        <w:t xml:space="preserve">13. </w:t>
      </w:r>
      <w:r w:rsidRPr="00F2334B">
        <w:rPr>
          <w:noProof/>
          <w:lang w:val="en-US"/>
        </w:rPr>
        <w:tab/>
        <w:t>Wilks D.S. Statistical methods in the atmospheric science. Academic Press, 1995. P. 467.</w:t>
      </w:r>
    </w:p>
    <w:p w:rsidR="00121025" w:rsidRPr="00121025" w:rsidRDefault="00121025">
      <w:pPr>
        <w:pStyle w:val="ad"/>
        <w:ind w:left="640" w:hanging="640"/>
        <w:divId w:val="1554195894"/>
        <w:rPr>
          <w:noProof/>
        </w:rPr>
      </w:pPr>
      <w:r w:rsidRPr="00F2334B">
        <w:rPr>
          <w:noProof/>
          <w:lang w:val="en-US"/>
        </w:rPr>
        <w:t xml:space="preserve">14. </w:t>
      </w:r>
      <w:r w:rsidRPr="00F2334B">
        <w:rPr>
          <w:noProof/>
          <w:lang w:val="en-US"/>
        </w:rPr>
        <w:tab/>
        <w:t xml:space="preserve">Applequist S. et al. Comparison of Methodologies for Probabilistic Quantitative Precipitation Forecasting // Weather Forecast. </w:t>
      </w:r>
      <w:r w:rsidRPr="00121025">
        <w:rPr>
          <w:noProof/>
        </w:rPr>
        <w:t>2002. Vol. 17, № 4. P. 783–799.</w:t>
      </w:r>
    </w:p>
    <w:p w:rsidR="00121025" w:rsidRPr="00121025" w:rsidRDefault="00121025">
      <w:pPr>
        <w:pStyle w:val="ad"/>
        <w:ind w:left="640" w:hanging="640"/>
        <w:divId w:val="1554195894"/>
        <w:rPr>
          <w:noProof/>
        </w:rPr>
      </w:pPr>
      <w:r w:rsidRPr="00121025">
        <w:rPr>
          <w:noProof/>
        </w:rPr>
        <w:t xml:space="preserve">15. </w:t>
      </w:r>
      <w:r w:rsidRPr="00121025">
        <w:rPr>
          <w:noProof/>
        </w:rPr>
        <w:tab/>
        <w:t xml:space="preserve">Методические указания. Проведение производственных (оперативных) испытаний новых и усовершенствованных методов гидрометеорлогических и гелиофизических прогнозов : РД 52.27.284—91. 1991. </w:t>
      </w:r>
    </w:p>
    <w:p w:rsidR="00410307" w:rsidRPr="00410307" w:rsidRDefault="00C776E2" w:rsidP="00A51287">
      <w:pPr>
        <w:pStyle w:val="1"/>
        <w:jc w:val="both"/>
      </w:pPr>
      <w:r>
        <w:lastRenderedPageBreak/>
        <w:fldChar w:fldCharType="end"/>
      </w:r>
      <w:bookmarkStart w:id="12" w:name="_GoBack"/>
      <w:bookmarkEnd w:id="12"/>
    </w:p>
    <w:sectPr w:rsidR="00410307" w:rsidRPr="00410307" w:rsidSect="00735718">
      <w:footerReference w:type="default" r:id="rId12"/>
      <w:pgSz w:w="11906" w:h="16838"/>
      <w:pgMar w:top="1134" w:right="850" w:bottom="1134" w:left="1701" w:header="708" w:footer="708" w:gutter="0"/>
      <w:cols w:space="708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0">
    <w:p w:rsidR="00206B2F" w:rsidRDefault="00206B2F" w:rsidP="00735718">
      <w:pPr>
        <w:spacing w:line="240" w:lineRule="auto"/>
      </w:pPr>
      <w:r>
        <w:separator/>
      </w:r>
    </w:p>
  </w:endnote>
  <w:endnote w:type="continuationSeparator" w:id="1">
    <w:p w:rsidR="00206B2F" w:rsidRDefault="00206B2F" w:rsidP="00735718">
      <w:pPr>
        <w:spacing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ourDL">
    <w:altName w:val="Times New Roman"/>
    <w:panose1 w:val="00000000000000000000"/>
    <w:charset w:val="00"/>
    <w:family w:val="auto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Lucida Console">
    <w:panose1 w:val="020B0609040504020204"/>
    <w:charset w:val="CC"/>
    <w:family w:val="modern"/>
    <w:pitch w:val="fixed"/>
    <w:sig w:usb0="8000028F" w:usb1="00001800" w:usb2="00000000" w:usb3="00000000" w:csb0="0000001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-258754713"/>
      <w:docPartObj>
        <w:docPartGallery w:val="Page Numbers (Bottom of Page)"/>
        <w:docPartUnique/>
      </w:docPartObj>
    </w:sdtPr>
    <w:sdtContent>
      <w:p w:rsidR="003C7EA3" w:rsidRDefault="00C776E2">
        <w:pPr>
          <w:pStyle w:val="af3"/>
          <w:jc w:val="right"/>
        </w:pPr>
        <w:r>
          <w:fldChar w:fldCharType="begin"/>
        </w:r>
        <w:r w:rsidR="003C7EA3">
          <w:instrText>PAGE   \* MERGEFORMAT</w:instrText>
        </w:r>
        <w:r>
          <w:fldChar w:fldCharType="separate"/>
        </w:r>
        <w:r w:rsidR="00B22C17">
          <w:rPr>
            <w:noProof/>
          </w:rPr>
          <w:t>3</w:t>
        </w:r>
        <w:r>
          <w:fldChar w:fldCharType="end"/>
        </w:r>
      </w:p>
    </w:sdtContent>
  </w:sdt>
  <w:p w:rsidR="003C7EA3" w:rsidRDefault="003C7EA3">
    <w:pPr>
      <w:pStyle w:val="af3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0">
    <w:p w:rsidR="00206B2F" w:rsidRDefault="00206B2F" w:rsidP="00735718">
      <w:pPr>
        <w:spacing w:line="240" w:lineRule="auto"/>
      </w:pPr>
      <w:r>
        <w:separator/>
      </w:r>
    </w:p>
  </w:footnote>
  <w:footnote w:type="continuationSeparator" w:id="1">
    <w:p w:rsidR="00206B2F" w:rsidRDefault="00206B2F" w:rsidP="00735718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73C46A5"/>
    <w:multiLevelType w:val="hybridMultilevel"/>
    <w:tmpl w:val="FA0C4E1A"/>
    <w:lvl w:ilvl="0" w:tplc="807A277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60" w:hanging="360"/>
      </w:pPr>
    </w:lvl>
    <w:lvl w:ilvl="2" w:tplc="0419001B" w:tentative="1">
      <w:start w:val="1"/>
      <w:numFmt w:val="lowerRoman"/>
      <w:lvlText w:val="%3."/>
      <w:lvlJc w:val="right"/>
      <w:pPr>
        <w:ind w:left="2880" w:hanging="180"/>
      </w:pPr>
    </w:lvl>
    <w:lvl w:ilvl="3" w:tplc="0419000F" w:tentative="1">
      <w:start w:val="1"/>
      <w:numFmt w:val="decimal"/>
      <w:lvlText w:val="%4."/>
      <w:lvlJc w:val="left"/>
      <w:pPr>
        <w:ind w:left="3600" w:hanging="360"/>
      </w:pPr>
    </w:lvl>
    <w:lvl w:ilvl="4" w:tplc="04190019" w:tentative="1">
      <w:start w:val="1"/>
      <w:numFmt w:val="lowerLetter"/>
      <w:lvlText w:val="%5."/>
      <w:lvlJc w:val="left"/>
      <w:pPr>
        <w:ind w:left="4320" w:hanging="360"/>
      </w:pPr>
    </w:lvl>
    <w:lvl w:ilvl="5" w:tplc="0419001B" w:tentative="1">
      <w:start w:val="1"/>
      <w:numFmt w:val="lowerRoman"/>
      <w:lvlText w:val="%6."/>
      <w:lvlJc w:val="right"/>
      <w:pPr>
        <w:ind w:left="5040" w:hanging="180"/>
      </w:pPr>
    </w:lvl>
    <w:lvl w:ilvl="6" w:tplc="0419000F" w:tentative="1">
      <w:start w:val="1"/>
      <w:numFmt w:val="decimal"/>
      <w:lvlText w:val="%7."/>
      <w:lvlJc w:val="left"/>
      <w:pPr>
        <w:ind w:left="5760" w:hanging="360"/>
      </w:pPr>
    </w:lvl>
    <w:lvl w:ilvl="7" w:tplc="04190019" w:tentative="1">
      <w:start w:val="1"/>
      <w:numFmt w:val="lowerLetter"/>
      <w:lvlText w:val="%8."/>
      <w:lvlJc w:val="left"/>
      <w:pPr>
        <w:ind w:left="6480" w:hanging="360"/>
      </w:pPr>
    </w:lvl>
    <w:lvl w:ilvl="8" w:tplc="041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07F14732"/>
    <w:multiLevelType w:val="multilevel"/>
    <w:tmpl w:val="041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>
    <w:nsid w:val="184A0ADF"/>
    <w:multiLevelType w:val="hybridMultilevel"/>
    <w:tmpl w:val="8A78C386"/>
    <w:lvl w:ilvl="0" w:tplc="0419000F">
      <w:start w:val="1"/>
      <w:numFmt w:val="decimal"/>
      <w:lvlText w:val="%1."/>
      <w:lvlJc w:val="left"/>
      <w:pPr>
        <w:ind w:left="1440" w:hanging="360"/>
      </w:pPr>
    </w:lvl>
    <w:lvl w:ilvl="1" w:tplc="04190019" w:tentative="1">
      <w:start w:val="1"/>
      <w:numFmt w:val="lowerLetter"/>
      <w:lvlText w:val="%2."/>
      <w:lvlJc w:val="left"/>
      <w:pPr>
        <w:ind w:left="2160" w:hanging="360"/>
      </w:pPr>
    </w:lvl>
    <w:lvl w:ilvl="2" w:tplc="0419001B" w:tentative="1">
      <w:start w:val="1"/>
      <w:numFmt w:val="lowerRoman"/>
      <w:lvlText w:val="%3."/>
      <w:lvlJc w:val="right"/>
      <w:pPr>
        <w:ind w:left="2880" w:hanging="180"/>
      </w:pPr>
    </w:lvl>
    <w:lvl w:ilvl="3" w:tplc="0419000F" w:tentative="1">
      <w:start w:val="1"/>
      <w:numFmt w:val="decimal"/>
      <w:lvlText w:val="%4."/>
      <w:lvlJc w:val="left"/>
      <w:pPr>
        <w:ind w:left="3600" w:hanging="360"/>
      </w:pPr>
    </w:lvl>
    <w:lvl w:ilvl="4" w:tplc="04190019" w:tentative="1">
      <w:start w:val="1"/>
      <w:numFmt w:val="lowerLetter"/>
      <w:lvlText w:val="%5."/>
      <w:lvlJc w:val="left"/>
      <w:pPr>
        <w:ind w:left="4320" w:hanging="360"/>
      </w:pPr>
    </w:lvl>
    <w:lvl w:ilvl="5" w:tplc="0419001B" w:tentative="1">
      <w:start w:val="1"/>
      <w:numFmt w:val="lowerRoman"/>
      <w:lvlText w:val="%6."/>
      <w:lvlJc w:val="right"/>
      <w:pPr>
        <w:ind w:left="5040" w:hanging="180"/>
      </w:pPr>
    </w:lvl>
    <w:lvl w:ilvl="6" w:tplc="0419000F" w:tentative="1">
      <w:start w:val="1"/>
      <w:numFmt w:val="decimal"/>
      <w:lvlText w:val="%7."/>
      <w:lvlJc w:val="left"/>
      <w:pPr>
        <w:ind w:left="5760" w:hanging="360"/>
      </w:pPr>
    </w:lvl>
    <w:lvl w:ilvl="7" w:tplc="04190019" w:tentative="1">
      <w:start w:val="1"/>
      <w:numFmt w:val="lowerLetter"/>
      <w:lvlText w:val="%8."/>
      <w:lvlJc w:val="left"/>
      <w:pPr>
        <w:ind w:left="6480" w:hanging="360"/>
      </w:pPr>
    </w:lvl>
    <w:lvl w:ilvl="8" w:tplc="041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>
    <w:nsid w:val="24F1744F"/>
    <w:multiLevelType w:val="hybridMultilevel"/>
    <w:tmpl w:val="8D6E3B08"/>
    <w:lvl w:ilvl="0" w:tplc="0419000F">
      <w:start w:val="1"/>
      <w:numFmt w:val="decimal"/>
      <w:lvlText w:val="%1."/>
      <w:lvlJc w:val="left"/>
      <w:pPr>
        <w:ind w:left="1440" w:hanging="360"/>
      </w:pPr>
    </w:lvl>
    <w:lvl w:ilvl="1" w:tplc="04190019" w:tentative="1">
      <w:start w:val="1"/>
      <w:numFmt w:val="lowerLetter"/>
      <w:lvlText w:val="%2."/>
      <w:lvlJc w:val="left"/>
      <w:pPr>
        <w:ind w:left="2160" w:hanging="360"/>
      </w:pPr>
    </w:lvl>
    <w:lvl w:ilvl="2" w:tplc="0419001B" w:tentative="1">
      <w:start w:val="1"/>
      <w:numFmt w:val="lowerRoman"/>
      <w:lvlText w:val="%3."/>
      <w:lvlJc w:val="right"/>
      <w:pPr>
        <w:ind w:left="2880" w:hanging="180"/>
      </w:pPr>
    </w:lvl>
    <w:lvl w:ilvl="3" w:tplc="0419000F" w:tentative="1">
      <w:start w:val="1"/>
      <w:numFmt w:val="decimal"/>
      <w:lvlText w:val="%4."/>
      <w:lvlJc w:val="left"/>
      <w:pPr>
        <w:ind w:left="3600" w:hanging="360"/>
      </w:pPr>
    </w:lvl>
    <w:lvl w:ilvl="4" w:tplc="04190019" w:tentative="1">
      <w:start w:val="1"/>
      <w:numFmt w:val="lowerLetter"/>
      <w:lvlText w:val="%5."/>
      <w:lvlJc w:val="left"/>
      <w:pPr>
        <w:ind w:left="4320" w:hanging="360"/>
      </w:pPr>
    </w:lvl>
    <w:lvl w:ilvl="5" w:tplc="0419001B" w:tentative="1">
      <w:start w:val="1"/>
      <w:numFmt w:val="lowerRoman"/>
      <w:lvlText w:val="%6."/>
      <w:lvlJc w:val="right"/>
      <w:pPr>
        <w:ind w:left="5040" w:hanging="180"/>
      </w:pPr>
    </w:lvl>
    <w:lvl w:ilvl="6" w:tplc="0419000F" w:tentative="1">
      <w:start w:val="1"/>
      <w:numFmt w:val="decimal"/>
      <w:lvlText w:val="%7."/>
      <w:lvlJc w:val="left"/>
      <w:pPr>
        <w:ind w:left="5760" w:hanging="360"/>
      </w:pPr>
    </w:lvl>
    <w:lvl w:ilvl="7" w:tplc="04190019" w:tentative="1">
      <w:start w:val="1"/>
      <w:numFmt w:val="lowerLetter"/>
      <w:lvlText w:val="%8."/>
      <w:lvlJc w:val="left"/>
      <w:pPr>
        <w:ind w:left="6480" w:hanging="360"/>
      </w:pPr>
    </w:lvl>
    <w:lvl w:ilvl="8" w:tplc="041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4">
    <w:nsid w:val="2AB63986"/>
    <w:multiLevelType w:val="hybridMultilevel"/>
    <w:tmpl w:val="F2460CA8"/>
    <w:lvl w:ilvl="0" w:tplc="0419000F">
      <w:start w:val="1"/>
      <w:numFmt w:val="decimal"/>
      <w:lvlText w:val="%1."/>
      <w:lvlJc w:val="left"/>
      <w:pPr>
        <w:ind w:left="1440" w:hanging="360"/>
      </w:pPr>
    </w:lvl>
    <w:lvl w:ilvl="1" w:tplc="04190019" w:tentative="1">
      <w:start w:val="1"/>
      <w:numFmt w:val="lowerLetter"/>
      <w:lvlText w:val="%2."/>
      <w:lvlJc w:val="left"/>
      <w:pPr>
        <w:ind w:left="2160" w:hanging="360"/>
      </w:pPr>
    </w:lvl>
    <w:lvl w:ilvl="2" w:tplc="0419001B" w:tentative="1">
      <w:start w:val="1"/>
      <w:numFmt w:val="lowerRoman"/>
      <w:lvlText w:val="%3."/>
      <w:lvlJc w:val="right"/>
      <w:pPr>
        <w:ind w:left="2880" w:hanging="180"/>
      </w:pPr>
    </w:lvl>
    <w:lvl w:ilvl="3" w:tplc="0419000F" w:tentative="1">
      <w:start w:val="1"/>
      <w:numFmt w:val="decimal"/>
      <w:lvlText w:val="%4."/>
      <w:lvlJc w:val="left"/>
      <w:pPr>
        <w:ind w:left="3600" w:hanging="360"/>
      </w:pPr>
    </w:lvl>
    <w:lvl w:ilvl="4" w:tplc="04190019" w:tentative="1">
      <w:start w:val="1"/>
      <w:numFmt w:val="lowerLetter"/>
      <w:lvlText w:val="%5."/>
      <w:lvlJc w:val="left"/>
      <w:pPr>
        <w:ind w:left="4320" w:hanging="360"/>
      </w:pPr>
    </w:lvl>
    <w:lvl w:ilvl="5" w:tplc="0419001B" w:tentative="1">
      <w:start w:val="1"/>
      <w:numFmt w:val="lowerRoman"/>
      <w:lvlText w:val="%6."/>
      <w:lvlJc w:val="right"/>
      <w:pPr>
        <w:ind w:left="5040" w:hanging="180"/>
      </w:pPr>
    </w:lvl>
    <w:lvl w:ilvl="6" w:tplc="0419000F" w:tentative="1">
      <w:start w:val="1"/>
      <w:numFmt w:val="decimal"/>
      <w:lvlText w:val="%7."/>
      <w:lvlJc w:val="left"/>
      <w:pPr>
        <w:ind w:left="5760" w:hanging="360"/>
      </w:pPr>
    </w:lvl>
    <w:lvl w:ilvl="7" w:tplc="04190019" w:tentative="1">
      <w:start w:val="1"/>
      <w:numFmt w:val="lowerLetter"/>
      <w:lvlText w:val="%8."/>
      <w:lvlJc w:val="left"/>
      <w:pPr>
        <w:ind w:left="6480" w:hanging="360"/>
      </w:pPr>
    </w:lvl>
    <w:lvl w:ilvl="8" w:tplc="041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59F42230"/>
    <w:multiLevelType w:val="hybridMultilevel"/>
    <w:tmpl w:val="A7C83DD2"/>
    <w:lvl w:ilvl="0" w:tplc="807A277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69AC2BF6"/>
    <w:multiLevelType w:val="hybridMultilevel"/>
    <w:tmpl w:val="21E0F756"/>
    <w:lvl w:ilvl="0" w:tplc="807A277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5F0A8678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6"/>
  </w:num>
  <w:num w:numId="5">
    <w:abstractNumId w:val="0"/>
  </w:num>
  <w:num w:numId="6">
    <w:abstractNumId w:val="5"/>
  </w:num>
  <w:num w:numId="7">
    <w:abstractNumId w:val="3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0"/>
  <w:proofState w:spelling="clean"/>
  <w:defaultTabStop w:val="708"/>
  <w:characterSpacingControl w:val="doNotCompress"/>
  <w:hdrShapeDefaults>
    <o:shapedefaults v:ext="edit" spidmax="4097"/>
  </w:hdrShapeDefaults>
  <w:footnotePr>
    <w:footnote w:id="0"/>
    <w:footnote w:id="1"/>
  </w:footnotePr>
  <w:endnotePr>
    <w:endnote w:id="0"/>
    <w:endnote w:id="1"/>
  </w:endnotePr>
  <w:compat/>
  <w:rsids>
    <w:rsidRoot w:val="00410307"/>
    <w:rsid w:val="00071444"/>
    <w:rsid w:val="000776FE"/>
    <w:rsid w:val="000C0A0C"/>
    <w:rsid w:val="000F7667"/>
    <w:rsid w:val="00121025"/>
    <w:rsid w:val="00206B2F"/>
    <w:rsid w:val="00224EE8"/>
    <w:rsid w:val="00303151"/>
    <w:rsid w:val="00320B84"/>
    <w:rsid w:val="00325434"/>
    <w:rsid w:val="00364540"/>
    <w:rsid w:val="0039610B"/>
    <w:rsid w:val="003A6687"/>
    <w:rsid w:val="003B7E5E"/>
    <w:rsid w:val="003C7EA3"/>
    <w:rsid w:val="003D6372"/>
    <w:rsid w:val="003F12C5"/>
    <w:rsid w:val="00410307"/>
    <w:rsid w:val="00463EC3"/>
    <w:rsid w:val="00480E74"/>
    <w:rsid w:val="0048202D"/>
    <w:rsid w:val="00576A58"/>
    <w:rsid w:val="0057796B"/>
    <w:rsid w:val="005C123B"/>
    <w:rsid w:val="005C24B8"/>
    <w:rsid w:val="005D2BE3"/>
    <w:rsid w:val="005E1384"/>
    <w:rsid w:val="005F369B"/>
    <w:rsid w:val="00603C0C"/>
    <w:rsid w:val="00607F8A"/>
    <w:rsid w:val="0066084C"/>
    <w:rsid w:val="00672400"/>
    <w:rsid w:val="00696A43"/>
    <w:rsid w:val="006A0C1C"/>
    <w:rsid w:val="006C7ECD"/>
    <w:rsid w:val="006D4745"/>
    <w:rsid w:val="00721CE6"/>
    <w:rsid w:val="00735718"/>
    <w:rsid w:val="0074030B"/>
    <w:rsid w:val="00763608"/>
    <w:rsid w:val="00783528"/>
    <w:rsid w:val="00795EB9"/>
    <w:rsid w:val="007B2B88"/>
    <w:rsid w:val="007E2F82"/>
    <w:rsid w:val="007E6F0A"/>
    <w:rsid w:val="007F205E"/>
    <w:rsid w:val="008066BE"/>
    <w:rsid w:val="008B091F"/>
    <w:rsid w:val="008B4F38"/>
    <w:rsid w:val="008F2BED"/>
    <w:rsid w:val="009001E9"/>
    <w:rsid w:val="00927C5A"/>
    <w:rsid w:val="00941AFF"/>
    <w:rsid w:val="009436C2"/>
    <w:rsid w:val="00943828"/>
    <w:rsid w:val="00984AF0"/>
    <w:rsid w:val="009D7E15"/>
    <w:rsid w:val="00A24461"/>
    <w:rsid w:val="00A3668A"/>
    <w:rsid w:val="00A4375C"/>
    <w:rsid w:val="00A51287"/>
    <w:rsid w:val="00A522AD"/>
    <w:rsid w:val="00A95EA1"/>
    <w:rsid w:val="00B169BD"/>
    <w:rsid w:val="00B22C17"/>
    <w:rsid w:val="00B26E6D"/>
    <w:rsid w:val="00B336CE"/>
    <w:rsid w:val="00B636D6"/>
    <w:rsid w:val="00BA5C41"/>
    <w:rsid w:val="00BB28D2"/>
    <w:rsid w:val="00BD7EB4"/>
    <w:rsid w:val="00BF68EC"/>
    <w:rsid w:val="00C04C5E"/>
    <w:rsid w:val="00C31BF6"/>
    <w:rsid w:val="00C63076"/>
    <w:rsid w:val="00C776E2"/>
    <w:rsid w:val="00C80A0F"/>
    <w:rsid w:val="00C96131"/>
    <w:rsid w:val="00CD12DC"/>
    <w:rsid w:val="00CD3222"/>
    <w:rsid w:val="00D45E0D"/>
    <w:rsid w:val="00D64748"/>
    <w:rsid w:val="00D73C3A"/>
    <w:rsid w:val="00DF238D"/>
    <w:rsid w:val="00E05030"/>
    <w:rsid w:val="00E21F99"/>
    <w:rsid w:val="00E969F4"/>
    <w:rsid w:val="00EB6923"/>
    <w:rsid w:val="00F2334B"/>
    <w:rsid w:val="00F56F9D"/>
    <w:rsid w:val="00F570B0"/>
    <w:rsid w:val="00F571AC"/>
    <w:rsid w:val="00F740C2"/>
    <w:rsid w:val="00FB3E4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rsid w:val="00303151"/>
    <w:pPr>
      <w:spacing w:after="0" w:line="360" w:lineRule="auto"/>
      <w:ind w:firstLine="720"/>
      <w:jc w:val="both"/>
    </w:pPr>
    <w:rPr>
      <w:rFonts w:ascii="Times New Roman" w:eastAsia="Times New Roman" w:hAnsi="Times New Roman" w:cs="Times New Roman"/>
      <w:color w:val="000000"/>
      <w:sz w:val="24"/>
      <w:lang w:eastAsia="ru-RU"/>
    </w:rPr>
  </w:style>
  <w:style w:type="paragraph" w:styleId="1">
    <w:name w:val="heading 1"/>
    <w:basedOn w:val="a"/>
    <w:next w:val="a"/>
    <w:link w:val="10"/>
    <w:uiPriority w:val="9"/>
    <w:qFormat/>
    <w:rsid w:val="00735718"/>
    <w:pPr>
      <w:spacing w:before="480" w:after="480" w:line="240" w:lineRule="auto"/>
      <w:ind w:firstLine="0"/>
      <w:jc w:val="center"/>
      <w:outlineLvl w:val="0"/>
    </w:pPr>
    <w:rPr>
      <w:b/>
      <w:caps/>
    </w:rPr>
  </w:style>
  <w:style w:type="paragraph" w:styleId="2">
    <w:name w:val="heading 2"/>
    <w:basedOn w:val="a"/>
    <w:next w:val="a"/>
    <w:link w:val="20"/>
    <w:uiPriority w:val="9"/>
    <w:unhideWhenUsed/>
    <w:qFormat/>
    <w:rsid w:val="00410307"/>
    <w:pPr>
      <w:pBdr>
        <w:bottom w:val="single" w:sz="8" w:space="1" w:color="5B9BD5" w:themeColor="accent1"/>
      </w:pBdr>
      <w:spacing w:before="200" w:after="80"/>
      <w:ind w:firstLine="0"/>
      <w:outlineLvl w:val="1"/>
    </w:pPr>
    <w:rPr>
      <w:rFonts w:asciiTheme="majorHAnsi" w:eastAsiaTheme="majorEastAsia" w:hAnsiTheme="majorHAnsi" w:cstheme="majorBidi"/>
      <w:color w:val="2E74B5" w:themeColor="accent1" w:themeShade="BF"/>
      <w:szCs w:val="24"/>
      <w:lang w:eastAsia="en-US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410307"/>
    <w:pPr>
      <w:pBdr>
        <w:bottom w:val="single" w:sz="4" w:space="1" w:color="9CC2E5" w:themeColor="accent1" w:themeTint="99"/>
      </w:pBdr>
      <w:spacing w:before="200" w:after="80"/>
      <w:ind w:firstLine="0"/>
      <w:outlineLvl w:val="2"/>
    </w:pPr>
    <w:rPr>
      <w:rFonts w:asciiTheme="majorHAnsi" w:eastAsiaTheme="majorEastAsia" w:hAnsiTheme="majorHAnsi" w:cstheme="majorBidi"/>
      <w:color w:val="5B9BD5" w:themeColor="accent1"/>
      <w:szCs w:val="24"/>
      <w:lang w:eastAsia="en-US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410307"/>
    <w:pPr>
      <w:pBdr>
        <w:bottom w:val="single" w:sz="4" w:space="2" w:color="BDD6EE" w:themeColor="accent1" w:themeTint="66"/>
      </w:pBdr>
      <w:spacing w:before="200" w:after="80"/>
      <w:ind w:firstLine="0"/>
      <w:outlineLvl w:val="3"/>
    </w:pPr>
    <w:rPr>
      <w:rFonts w:asciiTheme="majorHAnsi" w:eastAsiaTheme="majorEastAsia" w:hAnsiTheme="majorHAnsi" w:cstheme="majorBidi"/>
      <w:i/>
      <w:iCs/>
      <w:color w:val="5B9BD5" w:themeColor="accent1"/>
      <w:szCs w:val="24"/>
      <w:lang w:eastAsia="en-US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410307"/>
    <w:pPr>
      <w:spacing w:before="200" w:after="80"/>
      <w:ind w:firstLine="0"/>
      <w:outlineLvl w:val="4"/>
    </w:pPr>
    <w:rPr>
      <w:rFonts w:asciiTheme="majorHAnsi" w:eastAsiaTheme="majorEastAsia" w:hAnsiTheme="majorHAnsi" w:cstheme="majorBidi"/>
      <w:color w:val="5B9BD5" w:themeColor="accent1"/>
      <w:lang w:eastAsia="en-US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410307"/>
    <w:pPr>
      <w:spacing w:before="280" w:after="100"/>
      <w:ind w:firstLine="0"/>
      <w:outlineLvl w:val="5"/>
    </w:pPr>
    <w:rPr>
      <w:rFonts w:asciiTheme="majorHAnsi" w:eastAsiaTheme="majorEastAsia" w:hAnsiTheme="majorHAnsi" w:cstheme="majorBidi"/>
      <w:i/>
      <w:iCs/>
      <w:color w:val="5B9BD5" w:themeColor="accent1"/>
      <w:lang w:eastAsia="en-US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410307"/>
    <w:pPr>
      <w:spacing w:before="320" w:after="100"/>
      <w:ind w:firstLine="0"/>
      <w:outlineLvl w:val="6"/>
    </w:pPr>
    <w:rPr>
      <w:rFonts w:asciiTheme="majorHAnsi" w:eastAsiaTheme="majorEastAsia" w:hAnsiTheme="majorHAnsi" w:cstheme="majorBidi"/>
      <w:b/>
      <w:bCs/>
      <w:color w:val="A5A5A5" w:themeColor="accent3"/>
      <w:sz w:val="20"/>
      <w:szCs w:val="20"/>
      <w:lang w:eastAsia="en-US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410307"/>
    <w:pPr>
      <w:spacing w:before="320" w:after="100"/>
      <w:ind w:firstLine="0"/>
      <w:outlineLvl w:val="7"/>
    </w:pPr>
    <w:rPr>
      <w:rFonts w:asciiTheme="majorHAnsi" w:eastAsiaTheme="majorEastAsia" w:hAnsiTheme="majorHAnsi" w:cstheme="majorBidi"/>
      <w:b/>
      <w:bCs/>
      <w:i/>
      <w:iCs/>
      <w:color w:val="A5A5A5" w:themeColor="accent3"/>
      <w:sz w:val="20"/>
      <w:szCs w:val="20"/>
      <w:lang w:eastAsia="en-US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410307"/>
    <w:pPr>
      <w:spacing w:before="320" w:after="100"/>
      <w:ind w:firstLine="0"/>
      <w:outlineLvl w:val="8"/>
    </w:pPr>
    <w:rPr>
      <w:rFonts w:asciiTheme="majorHAnsi" w:eastAsiaTheme="majorEastAsia" w:hAnsiTheme="majorHAnsi" w:cstheme="majorBidi"/>
      <w:i/>
      <w:iCs/>
      <w:color w:val="A5A5A5" w:themeColor="accent3"/>
      <w:sz w:val="20"/>
      <w:szCs w:val="20"/>
      <w:lang w:eastAsia="en-US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Заголовок 1 Знак"/>
    <w:basedOn w:val="a0"/>
    <w:link w:val="1"/>
    <w:uiPriority w:val="9"/>
    <w:rsid w:val="00735718"/>
    <w:rPr>
      <w:rFonts w:ascii="Times New Roman" w:eastAsia="Times New Roman" w:hAnsi="Times New Roman" w:cs="Times New Roman"/>
      <w:b/>
      <w:caps/>
      <w:color w:val="000000"/>
      <w:sz w:val="24"/>
      <w:lang w:eastAsia="ru-RU"/>
    </w:rPr>
  </w:style>
  <w:style w:type="character" w:customStyle="1" w:styleId="20">
    <w:name w:val="Заголовок 2 Знак"/>
    <w:basedOn w:val="a0"/>
    <w:link w:val="2"/>
    <w:uiPriority w:val="9"/>
    <w:rsid w:val="00410307"/>
    <w:rPr>
      <w:rFonts w:asciiTheme="majorHAnsi" w:eastAsiaTheme="majorEastAsia" w:hAnsiTheme="majorHAnsi" w:cstheme="majorBidi"/>
      <w:color w:val="2E74B5" w:themeColor="accent1" w:themeShade="BF"/>
      <w:sz w:val="24"/>
      <w:szCs w:val="24"/>
    </w:rPr>
  </w:style>
  <w:style w:type="character" w:customStyle="1" w:styleId="30">
    <w:name w:val="Заголовок 3 Знак"/>
    <w:basedOn w:val="a0"/>
    <w:link w:val="3"/>
    <w:uiPriority w:val="9"/>
    <w:semiHidden/>
    <w:rsid w:val="00410307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40">
    <w:name w:val="Заголовок 4 Знак"/>
    <w:basedOn w:val="a0"/>
    <w:link w:val="4"/>
    <w:uiPriority w:val="9"/>
    <w:semiHidden/>
    <w:rsid w:val="00410307"/>
    <w:rPr>
      <w:rFonts w:asciiTheme="majorHAnsi" w:eastAsiaTheme="majorEastAsia" w:hAnsiTheme="majorHAnsi" w:cstheme="majorBidi"/>
      <w:i/>
      <w:iCs/>
      <w:color w:val="5B9BD5" w:themeColor="accent1"/>
      <w:sz w:val="24"/>
      <w:szCs w:val="24"/>
    </w:rPr>
  </w:style>
  <w:style w:type="character" w:customStyle="1" w:styleId="50">
    <w:name w:val="Заголовок 5 Знак"/>
    <w:basedOn w:val="a0"/>
    <w:link w:val="5"/>
    <w:uiPriority w:val="9"/>
    <w:semiHidden/>
    <w:rsid w:val="00410307"/>
    <w:rPr>
      <w:rFonts w:asciiTheme="majorHAnsi" w:eastAsiaTheme="majorEastAsia" w:hAnsiTheme="majorHAnsi" w:cstheme="majorBidi"/>
      <w:color w:val="5B9BD5" w:themeColor="accent1"/>
      <w:sz w:val="24"/>
    </w:rPr>
  </w:style>
  <w:style w:type="character" w:customStyle="1" w:styleId="60">
    <w:name w:val="Заголовок 6 Знак"/>
    <w:basedOn w:val="a0"/>
    <w:link w:val="6"/>
    <w:uiPriority w:val="9"/>
    <w:semiHidden/>
    <w:rsid w:val="00410307"/>
    <w:rPr>
      <w:rFonts w:asciiTheme="majorHAnsi" w:eastAsiaTheme="majorEastAsia" w:hAnsiTheme="majorHAnsi" w:cstheme="majorBidi"/>
      <w:i/>
      <w:iCs/>
      <w:color w:val="5B9BD5" w:themeColor="accent1"/>
      <w:sz w:val="24"/>
    </w:rPr>
  </w:style>
  <w:style w:type="character" w:customStyle="1" w:styleId="70">
    <w:name w:val="Заголовок 7 Знак"/>
    <w:basedOn w:val="a0"/>
    <w:link w:val="7"/>
    <w:uiPriority w:val="9"/>
    <w:semiHidden/>
    <w:rsid w:val="00410307"/>
    <w:rPr>
      <w:rFonts w:asciiTheme="majorHAnsi" w:eastAsiaTheme="majorEastAsia" w:hAnsiTheme="majorHAnsi" w:cstheme="majorBidi"/>
      <w:b/>
      <w:bCs/>
      <w:color w:val="A5A5A5" w:themeColor="accent3"/>
      <w:sz w:val="20"/>
      <w:szCs w:val="20"/>
    </w:rPr>
  </w:style>
  <w:style w:type="character" w:customStyle="1" w:styleId="80">
    <w:name w:val="Заголовок 8 Знак"/>
    <w:basedOn w:val="a0"/>
    <w:link w:val="8"/>
    <w:uiPriority w:val="9"/>
    <w:semiHidden/>
    <w:rsid w:val="00410307"/>
    <w:rPr>
      <w:rFonts w:asciiTheme="majorHAnsi" w:eastAsiaTheme="majorEastAsia" w:hAnsiTheme="majorHAnsi" w:cstheme="majorBidi"/>
      <w:b/>
      <w:bCs/>
      <w:i/>
      <w:iCs/>
      <w:color w:val="A5A5A5" w:themeColor="accent3"/>
      <w:sz w:val="20"/>
      <w:szCs w:val="20"/>
    </w:rPr>
  </w:style>
  <w:style w:type="character" w:customStyle="1" w:styleId="90">
    <w:name w:val="Заголовок 9 Знак"/>
    <w:basedOn w:val="a0"/>
    <w:link w:val="9"/>
    <w:uiPriority w:val="9"/>
    <w:semiHidden/>
    <w:rsid w:val="00410307"/>
    <w:rPr>
      <w:rFonts w:asciiTheme="majorHAnsi" w:eastAsiaTheme="majorEastAsia" w:hAnsiTheme="majorHAnsi" w:cstheme="majorBidi"/>
      <w:i/>
      <w:iCs/>
      <w:color w:val="A5A5A5" w:themeColor="accent3"/>
      <w:sz w:val="20"/>
      <w:szCs w:val="20"/>
    </w:rPr>
  </w:style>
  <w:style w:type="character" w:customStyle="1" w:styleId="a3">
    <w:name w:val="Текст выноски Знак"/>
    <w:basedOn w:val="a0"/>
    <w:link w:val="a4"/>
    <w:uiPriority w:val="99"/>
    <w:semiHidden/>
    <w:rsid w:val="00410307"/>
    <w:rPr>
      <w:rFonts w:ascii="Tahoma" w:eastAsiaTheme="minorEastAsia" w:hAnsi="Tahoma" w:cs="Tahoma"/>
      <w:sz w:val="16"/>
      <w:szCs w:val="16"/>
    </w:rPr>
  </w:style>
  <w:style w:type="paragraph" w:styleId="a4">
    <w:name w:val="Balloon Text"/>
    <w:basedOn w:val="a"/>
    <w:link w:val="a3"/>
    <w:uiPriority w:val="99"/>
    <w:semiHidden/>
    <w:unhideWhenUsed/>
    <w:rsid w:val="00410307"/>
    <w:pPr>
      <w:spacing w:line="240" w:lineRule="auto"/>
      <w:ind w:firstLine="709"/>
    </w:pPr>
    <w:rPr>
      <w:rFonts w:ascii="Tahoma" w:eastAsiaTheme="minorEastAsia" w:hAnsi="Tahoma" w:cs="Tahoma"/>
      <w:color w:val="auto"/>
      <w:sz w:val="16"/>
      <w:szCs w:val="16"/>
      <w:lang w:eastAsia="en-US"/>
    </w:rPr>
  </w:style>
  <w:style w:type="character" w:customStyle="1" w:styleId="a5">
    <w:name w:val="Название Знак"/>
    <w:basedOn w:val="a0"/>
    <w:link w:val="a6"/>
    <w:uiPriority w:val="10"/>
    <w:rsid w:val="00410307"/>
    <w:rPr>
      <w:rFonts w:asciiTheme="majorHAnsi" w:eastAsiaTheme="majorEastAsia" w:hAnsiTheme="majorHAnsi" w:cstheme="majorBidi"/>
      <w:i/>
      <w:iCs/>
      <w:color w:val="1F4D78" w:themeColor="accent1" w:themeShade="7F"/>
      <w:sz w:val="60"/>
      <w:szCs w:val="60"/>
    </w:rPr>
  </w:style>
  <w:style w:type="paragraph" w:styleId="a6">
    <w:name w:val="Title"/>
    <w:basedOn w:val="a"/>
    <w:next w:val="a"/>
    <w:link w:val="a5"/>
    <w:uiPriority w:val="10"/>
    <w:qFormat/>
    <w:rsid w:val="00410307"/>
    <w:pPr>
      <w:pBdr>
        <w:top w:val="single" w:sz="8" w:space="10" w:color="ADCCEA" w:themeColor="accent1" w:themeTint="7F"/>
        <w:bottom w:val="single" w:sz="24" w:space="15" w:color="A5A5A5" w:themeColor="accent3"/>
      </w:pBdr>
      <w:ind w:firstLine="0"/>
      <w:jc w:val="center"/>
    </w:pPr>
    <w:rPr>
      <w:rFonts w:asciiTheme="majorHAnsi" w:eastAsiaTheme="majorEastAsia" w:hAnsiTheme="majorHAnsi" w:cstheme="majorBidi"/>
      <w:i/>
      <w:iCs/>
      <w:color w:val="1F4D78" w:themeColor="accent1" w:themeShade="7F"/>
      <w:sz w:val="60"/>
      <w:szCs w:val="60"/>
      <w:lang w:eastAsia="en-US"/>
    </w:rPr>
  </w:style>
  <w:style w:type="character" w:customStyle="1" w:styleId="a7">
    <w:name w:val="Подзаголовок Знак"/>
    <w:basedOn w:val="a0"/>
    <w:link w:val="a8"/>
    <w:uiPriority w:val="11"/>
    <w:rsid w:val="00410307"/>
    <w:rPr>
      <w:rFonts w:ascii="Times New Roman" w:eastAsiaTheme="minorEastAsia" w:hAnsi="Times New Roman"/>
      <w:i/>
      <w:iCs/>
      <w:sz w:val="24"/>
      <w:szCs w:val="24"/>
    </w:rPr>
  </w:style>
  <w:style w:type="paragraph" w:styleId="a8">
    <w:name w:val="Subtitle"/>
    <w:basedOn w:val="a"/>
    <w:next w:val="a"/>
    <w:link w:val="a7"/>
    <w:uiPriority w:val="11"/>
    <w:qFormat/>
    <w:rsid w:val="00410307"/>
    <w:pPr>
      <w:spacing w:before="200" w:after="900"/>
      <w:ind w:firstLine="0"/>
      <w:jc w:val="right"/>
    </w:pPr>
    <w:rPr>
      <w:rFonts w:eastAsiaTheme="minorEastAsia" w:cstheme="minorBidi"/>
      <w:i/>
      <w:iCs/>
      <w:color w:val="auto"/>
      <w:szCs w:val="24"/>
      <w:lang w:eastAsia="en-US"/>
    </w:rPr>
  </w:style>
  <w:style w:type="paragraph" w:styleId="a9">
    <w:name w:val="No Spacing"/>
    <w:basedOn w:val="a"/>
    <w:link w:val="aa"/>
    <w:uiPriority w:val="1"/>
    <w:qFormat/>
    <w:rsid w:val="00410307"/>
    <w:pPr>
      <w:ind w:firstLine="0"/>
    </w:pPr>
    <w:rPr>
      <w:rFonts w:eastAsiaTheme="minorEastAsia" w:cstheme="minorBidi"/>
      <w:color w:val="auto"/>
      <w:lang w:eastAsia="en-US"/>
    </w:rPr>
  </w:style>
  <w:style w:type="character" w:customStyle="1" w:styleId="aa">
    <w:name w:val="Без интервала Знак"/>
    <w:basedOn w:val="a0"/>
    <w:link w:val="a9"/>
    <w:uiPriority w:val="1"/>
    <w:rsid w:val="00410307"/>
    <w:rPr>
      <w:rFonts w:ascii="Times New Roman" w:eastAsiaTheme="minorEastAsia" w:hAnsi="Times New Roman"/>
      <w:sz w:val="24"/>
    </w:rPr>
  </w:style>
  <w:style w:type="character" w:customStyle="1" w:styleId="21">
    <w:name w:val="Цитата 2 Знак"/>
    <w:basedOn w:val="a0"/>
    <w:link w:val="22"/>
    <w:uiPriority w:val="29"/>
    <w:rsid w:val="00410307"/>
    <w:rPr>
      <w:rFonts w:asciiTheme="majorHAnsi" w:eastAsiaTheme="majorEastAsia" w:hAnsiTheme="majorHAnsi" w:cstheme="majorBidi"/>
      <w:i/>
      <w:iCs/>
      <w:color w:val="5A5A5A" w:themeColor="text1" w:themeTint="A5"/>
      <w:sz w:val="24"/>
    </w:rPr>
  </w:style>
  <w:style w:type="paragraph" w:styleId="22">
    <w:name w:val="Quote"/>
    <w:basedOn w:val="a"/>
    <w:next w:val="a"/>
    <w:link w:val="21"/>
    <w:uiPriority w:val="29"/>
    <w:qFormat/>
    <w:rsid w:val="00410307"/>
    <w:pPr>
      <w:ind w:firstLine="709"/>
    </w:pPr>
    <w:rPr>
      <w:rFonts w:asciiTheme="majorHAnsi" w:eastAsiaTheme="majorEastAsia" w:hAnsiTheme="majorHAnsi" w:cstheme="majorBidi"/>
      <w:i/>
      <w:iCs/>
      <w:color w:val="5A5A5A" w:themeColor="text1" w:themeTint="A5"/>
      <w:lang w:eastAsia="en-US"/>
    </w:rPr>
  </w:style>
  <w:style w:type="character" w:customStyle="1" w:styleId="ab">
    <w:name w:val="Выделенная цитата Знак"/>
    <w:basedOn w:val="a0"/>
    <w:link w:val="ac"/>
    <w:uiPriority w:val="30"/>
    <w:rsid w:val="00410307"/>
    <w:rPr>
      <w:rFonts w:asciiTheme="majorHAnsi" w:eastAsiaTheme="majorEastAsia" w:hAnsiTheme="majorHAnsi" w:cstheme="majorBidi"/>
      <w:i/>
      <w:iCs/>
      <w:color w:val="FFFFFF" w:themeColor="background1"/>
      <w:sz w:val="24"/>
      <w:szCs w:val="24"/>
      <w:shd w:val="clear" w:color="auto" w:fill="5B9BD5" w:themeFill="accent1"/>
    </w:rPr>
  </w:style>
  <w:style w:type="paragraph" w:styleId="ac">
    <w:name w:val="Intense Quote"/>
    <w:basedOn w:val="a"/>
    <w:next w:val="a"/>
    <w:link w:val="ab"/>
    <w:uiPriority w:val="30"/>
    <w:qFormat/>
    <w:rsid w:val="00410307"/>
    <w:pPr>
      <w:pBdr>
        <w:top w:val="single" w:sz="12" w:space="10" w:color="BDD6EE" w:themeColor="accent1" w:themeTint="66"/>
        <w:left w:val="single" w:sz="36" w:space="4" w:color="5B9BD5" w:themeColor="accent1"/>
        <w:bottom w:val="single" w:sz="24" w:space="10" w:color="A5A5A5" w:themeColor="accent3"/>
        <w:right w:val="single" w:sz="36" w:space="4" w:color="5B9BD5" w:themeColor="accent1"/>
      </w:pBdr>
      <w:shd w:val="clear" w:color="auto" w:fill="5B9BD5" w:themeFill="accent1"/>
      <w:spacing w:before="320" w:after="320" w:line="300" w:lineRule="auto"/>
      <w:ind w:left="1440" w:right="1440" w:firstLine="709"/>
    </w:pPr>
    <w:rPr>
      <w:rFonts w:asciiTheme="majorHAnsi" w:eastAsiaTheme="majorEastAsia" w:hAnsiTheme="majorHAnsi" w:cstheme="majorBidi"/>
      <w:i/>
      <w:iCs/>
      <w:color w:val="FFFFFF" w:themeColor="background1"/>
      <w:szCs w:val="24"/>
      <w:lang w:eastAsia="en-US"/>
    </w:rPr>
  </w:style>
  <w:style w:type="paragraph" w:styleId="ad">
    <w:name w:val="Normal (Web)"/>
    <w:basedOn w:val="a"/>
    <w:uiPriority w:val="99"/>
    <w:unhideWhenUsed/>
    <w:rsid w:val="00410307"/>
    <w:pPr>
      <w:spacing w:before="100" w:beforeAutospacing="1" w:after="100" w:afterAutospacing="1" w:line="240" w:lineRule="auto"/>
      <w:ind w:firstLine="709"/>
    </w:pPr>
    <w:rPr>
      <w:rFonts w:eastAsiaTheme="minorEastAsia"/>
      <w:color w:val="auto"/>
      <w:szCs w:val="24"/>
    </w:rPr>
  </w:style>
  <w:style w:type="paragraph" w:styleId="11">
    <w:name w:val="toc 1"/>
    <w:basedOn w:val="a"/>
    <w:next w:val="a"/>
    <w:autoRedefine/>
    <w:uiPriority w:val="39"/>
    <w:unhideWhenUsed/>
    <w:rsid w:val="000776FE"/>
    <w:pPr>
      <w:tabs>
        <w:tab w:val="right" w:leader="dot" w:pos="9345"/>
      </w:tabs>
      <w:spacing w:after="100"/>
      <w:jc w:val="center"/>
    </w:pPr>
  </w:style>
  <w:style w:type="paragraph" w:styleId="ae">
    <w:name w:val="List Paragraph"/>
    <w:basedOn w:val="a"/>
    <w:uiPriority w:val="34"/>
    <w:qFormat/>
    <w:rsid w:val="00303151"/>
    <w:pPr>
      <w:ind w:left="720"/>
      <w:contextualSpacing/>
    </w:pPr>
  </w:style>
  <w:style w:type="paragraph" w:styleId="af">
    <w:name w:val="caption"/>
    <w:basedOn w:val="a"/>
    <w:next w:val="a"/>
    <w:uiPriority w:val="35"/>
    <w:unhideWhenUsed/>
    <w:qFormat/>
    <w:rsid w:val="00927C5A"/>
    <w:pPr>
      <w:spacing w:after="200" w:line="240" w:lineRule="auto"/>
    </w:pPr>
    <w:rPr>
      <w:iCs/>
      <w:color w:val="auto"/>
      <w:szCs w:val="18"/>
    </w:rPr>
  </w:style>
  <w:style w:type="paragraph" w:styleId="23">
    <w:name w:val="toc 2"/>
    <w:basedOn w:val="a"/>
    <w:next w:val="a"/>
    <w:autoRedefine/>
    <w:uiPriority w:val="39"/>
    <w:unhideWhenUsed/>
    <w:rsid w:val="008B4F38"/>
    <w:pPr>
      <w:spacing w:after="100"/>
      <w:ind w:left="240"/>
    </w:pPr>
  </w:style>
  <w:style w:type="table" w:styleId="af0">
    <w:name w:val="Table Grid"/>
    <w:basedOn w:val="a1"/>
    <w:rsid w:val="005E138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PlainTable2">
    <w:name w:val="Plain Table 2"/>
    <w:basedOn w:val="a1"/>
    <w:uiPriority w:val="42"/>
    <w:rsid w:val="00927C5A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GridTable1Light">
    <w:name w:val="Grid Table 1 Light"/>
    <w:basedOn w:val="a1"/>
    <w:uiPriority w:val="46"/>
    <w:rsid w:val="00927C5A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24">
    <w:name w:val="Body Text 2"/>
    <w:basedOn w:val="a"/>
    <w:link w:val="25"/>
    <w:uiPriority w:val="99"/>
    <w:rsid w:val="00943828"/>
    <w:pPr>
      <w:spacing w:after="120" w:line="480" w:lineRule="auto"/>
      <w:ind w:firstLine="0"/>
    </w:pPr>
    <w:rPr>
      <w:rFonts w:eastAsia="SimSun"/>
      <w:color w:val="auto"/>
      <w:szCs w:val="24"/>
      <w:lang w:eastAsia="zh-CN"/>
    </w:rPr>
  </w:style>
  <w:style w:type="character" w:customStyle="1" w:styleId="25">
    <w:name w:val="Основной текст 2 Знак"/>
    <w:basedOn w:val="a0"/>
    <w:link w:val="24"/>
    <w:uiPriority w:val="99"/>
    <w:rsid w:val="00943828"/>
    <w:rPr>
      <w:rFonts w:ascii="Times New Roman" w:eastAsia="SimSun" w:hAnsi="Times New Roman" w:cs="Times New Roman"/>
      <w:sz w:val="24"/>
      <w:szCs w:val="24"/>
      <w:lang w:eastAsia="zh-CN"/>
    </w:rPr>
  </w:style>
  <w:style w:type="paragraph" w:customStyle="1" w:styleId="12">
    <w:name w:val="Обычный1"/>
    <w:uiPriority w:val="99"/>
    <w:rsid w:val="00943828"/>
    <w:pPr>
      <w:spacing w:after="0" w:line="276" w:lineRule="auto"/>
      <w:ind w:firstLine="720"/>
      <w:jc w:val="both"/>
    </w:pPr>
    <w:rPr>
      <w:rFonts w:ascii="Times New Roman" w:eastAsia="Times New Roman" w:hAnsi="Times New Roman" w:cs="Times New Roman"/>
      <w:color w:val="000000"/>
      <w:lang w:eastAsia="ru-RU"/>
    </w:rPr>
  </w:style>
  <w:style w:type="paragraph" w:styleId="af1">
    <w:name w:val="header"/>
    <w:basedOn w:val="a"/>
    <w:link w:val="af2"/>
    <w:uiPriority w:val="99"/>
    <w:unhideWhenUsed/>
    <w:rsid w:val="00735718"/>
    <w:pPr>
      <w:tabs>
        <w:tab w:val="center" w:pos="4677"/>
        <w:tab w:val="right" w:pos="9355"/>
      </w:tabs>
      <w:spacing w:line="240" w:lineRule="auto"/>
    </w:pPr>
  </w:style>
  <w:style w:type="character" w:customStyle="1" w:styleId="af2">
    <w:name w:val="Верхний колонтитул Знак"/>
    <w:basedOn w:val="a0"/>
    <w:link w:val="af1"/>
    <w:uiPriority w:val="99"/>
    <w:rsid w:val="00735718"/>
    <w:rPr>
      <w:rFonts w:ascii="Times New Roman" w:eastAsia="Times New Roman" w:hAnsi="Times New Roman" w:cs="Times New Roman"/>
      <w:color w:val="000000"/>
      <w:sz w:val="24"/>
      <w:lang w:eastAsia="ru-RU"/>
    </w:rPr>
  </w:style>
  <w:style w:type="paragraph" w:styleId="af3">
    <w:name w:val="footer"/>
    <w:basedOn w:val="a"/>
    <w:link w:val="af4"/>
    <w:uiPriority w:val="99"/>
    <w:unhideWhenUsed/>
    <w:rsid w:val="00735718"/>
    <w:pPr>
      <w:tabs>
        <w:tab w:val="center" w:pos="4677"/>
        <w:tab w:val="right" w:pos="9355"/>
      </w:tabs>
      <w:spacing w:line="240" w:lineRule="auto"/>
    </w:pPr>
  </w:style>
  <w:style w:type="character" w:customStyle="1" w:styleId="af4">
    <w:name w:val="Нижний колонтитул Знак"/>
    <w:basedOn w:val="a0"/>
    <w:link w:val="af3"/>
    <w:uiPriority w:val="99"/>
    <w:rsid w:val="00735718"/>
    <w:rPr>
      <w:rFonts w:ascii="Times New Roman" w:eastAsia="Times New Roman" w:hAnsi="Times New Roman" w:cs="Times New Roman"/>
      <w:color w:val="000000"/>
      <w:sz w:val="24"/>
      <w:lang w:eastAsia="ru-R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20613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72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76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97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19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148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16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07782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76084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965853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228636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3824437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0357021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34206856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05939277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1262491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12241292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9696533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81422037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445273696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94916446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152227890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877547643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9844879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066951194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348988470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952635999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73598065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04013196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40699976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18161911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52576132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14827899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118713987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484051482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275790257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80900167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678650843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624773081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360736950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803426392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107234564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315575734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925268964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554195894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07/relationships/hdphoto" Target="media/hdphoto1.wdp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SourceType>Report</b:SourceType>
    <b:BIBTEX_Entry>techreport</b:BIBTEX_Entry>
    <b:Tag>NCARTN475</b:Tag>
    <b:Title>A Description of the Advanced Research WRF Version 3</b:Title>
    <b:Year>2008</b:Year>
    <b:Author>
      <b:Author>
        <b:NameList>
          <b:Person>
            <b:Last>Skamarock</b:Last>
            <b:Middle>C.</b:Middle>
            <b:First>William</b:First>
          </b:Person>
          <b:Person>
            <b:Last>Klemp</b:Last>
            <b:Middle>B.</b:Middle>
            <b:First>Joseph</b:First>
          </b:Person>
          <b:Person>
            <b:Last>Dudhia</b:Last>
            <b:First>Jimy</b:First>
          </b:Person>
          <b:Person>
            <b:Last>Gill</b:Last>
            <b:Middle>O.</b:Middle>
            <b:First>David</b:First>
          </b:Person>
          <b:Person>
            <b:Last>Barker</b:Last>
            <b:Middle>M.</b:Middle>
            <b:First>Dale</b:First>
          </b:Person>
          <b:Person>
            <b:Last>Duda</b:Last>
            <b:Middle>G.</b:Middle>
            <b:First>Michael</b:First>
          </b:Person>
          <b:Person>
            <b:Last>Huang</b:Last>
            <b:First>Xiang-Yu</b:First>
          </b:Person>
          <b:Person>
            <b:Last>Wang</b:Last>
            <b:First>Wei</b:First>
          </b:Person>
          <b:Person>
            <b:Last>Powers</b:Last>
            <b:Middle>G.</b:Middle>
            <b:First>Jordan</b:First>
          </b:Person>
        </b:NameList>
      </b:Author>
    </b:Author>
    <b:City>Boulder, Colorado, USA</b:City>
    <b:Institution>National Center for Atmospheric Research</b:Institution>
    <b:ThesisType>Tech. rep.</b:ThesisType>
    <b:Month>June</b:Month>
    <b:RefOrder>4</b:RefOrder>
  </b:Source>
</b:Sources>
</file>

<file path=customXml/itemProps1.xml><?xml version="1.0" encoding="utf-8"?>
<ds:datastoreItem xmlns:ds="http://schemas.openxmlformats.org/officeDocument/2006/customXml" ds:itemID="{29475E3D-A2FD-42C7-840F-16AF2472C6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11</TotalTime>
  <Pages>24</Pages>
  <Words>10585</Words>
  <Characters>60338</Characters>
  <Application>Microsoft Office Word</Application>
  <DocSecurity>0</DocSecurity>
  <Lines>502</Lines>
  <Paragraphs>14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782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Леонид Гончуков</dc:creator>
  <cp:keywords/>
  <dc:description/>
  <cp:lastModifiedBy>Home1</cp:lastModifiedBy>
  <cp:revision>7</cp:revision>
  <dcterms:created xsi:type="dcterms:W3CDTF">2014-06-22T00:52:00Z</dcterms:created>
  <dcterms:modified xsi:type="dcterms:W3CDTF">2019-02-19T07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gonchukovlv@gmail.com@www.mendeley.com</vt:lpwstr>
  </property>
  <property fmtid="{D5CDD505-2E9C-101B-9397-08002B2CF9AE}" pid="4" name="Mendeley Citation Style_1">
    <vt:lpwstr>http://www.zotero.org/styles/gost-r-7-0-5-2008-numeric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(AMA)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gost-r-7-0-5-2008-numeric</vt:lpwstr>
  </property>
  <property fmtid="{D5CDD505-2E9C-101B-9397-08002B2CF9AE}" pid="24" name="Mendeley Recent Style Name 9_1">
    <vt:lpwstr>Russian GOST R 7.0.5-2008 (numeric)</vt:lpwstr>
  </property>
</Properties>
</file>